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1BE7" w14:textId="239D3CB3" w:rsidR="00875455" w:rsidRPr="00EB74F4" w:rsidRDefault="0099364D" w:rsidP="00996BC1">
      <w:pPr>
        <w:pStyle w:val="Title"/>
        <w:jc w:val="center"/>
        <w:rPr>
          <w:rFonts w:ascii="CMU Sans Serif Medium" w:hAnsi="CMU Sans Serif Medium" w:cs="CMU Sans Serif Medium"/>
        </w:rPr>
      </w:pPr>
      <w:r w:rsidRPr="00EB74F4">
        <w:rPr>
          <w:rFonts w:ascii="CMU Sans Serif Medium" w:hAnsi="CMU Sans Serif Medium" w:cs="CMU Sans Serif Medium"/>
        </w:rPr>
        <w:t>CS50</w:t>
      </w:r>
      <w:r w:rsidR="00875455" w:rsidRPr="00EB74F4">
        <w:rPr>
          <w:rFonts w:ascii="CMU Sans Serif Medium" w:hAnsi="CMU Sans Serif Medium" w:cs="CMU Sans Serif Medium"/>
        </w:rPr>
        <w:t>12 Language &amp; Computation</w:t>
      </w:r>
    </w:p>
    <w:p w14:paraId="5D2BCCC1" w14:textId="5E8482AA" w:rsidR="0099364D" w:rsidRPr="00EB74F4" w:rsidRDefault="0099364D" w:rsidP="00996BC1">
      <w:pPr>
        <w:pStyle w:val="Title"/>
        <w:jc w:val="center"/>
        <w:rPr>
          <w:rFonts w:ascii="CMU Sans Serif Medium" w:hAnsi="CMU Sans Serif Medium" w:cs="CMU Sans Serif Medium"/>
        </w:rPr>
      </w:pPr>
      <w:r w:rsidRPr="00EB74F4">
        <w:rPr>
          <w:rFonts w:ascii="CMU Sans Serif Medium" w:hAnsi="CMU Sans Serif Medium" w:cs="CMU Sans Serif Medium"/>
        </w:rPr>
        <w:t xml:space="preserve">Practical </w:t>
      </w:r>
      <w:r w:rsidR="00875455" w:rsidRPr="00EB74F4">
        <w:rPr>
          <w:rFonts w:ascii="CMU Sans Serif Medium" w:hAnsi="CMU Sans Serif Medium" w:cs="CMU Sans Serif Medium"/>
        </w:rPr>
        <w:t>1</w:t>
      </w:r>
      <w:r w:rsidR="00A61BD0" w:rsidRPr="00EB74F4">
        <w:rPr>
          <w:rFonts w:ascii="CMU Sans Serif Medium" w:hAnsi="CMU Sans Serif Medium" w:cs="CMU Sans Serif Medium"/>
        </w:rPr>
        <w:t xml:space="preserve"> Report</w:t>
      </w:r>
    </w:p>
    <w:p w14:paraId="745AECD0" w14:textId="77777777" w:rsidR="0099364D" w:rsidRPr="00EB74F4" w:rsidRDefault="0099364D" w:rsidP="00996BC1">
      <w:pPr>
        <w:pStyle w:val="Subtitle"/>
        <w:jc w:val="center"/>
        <w:rPr>
          <w:rFonts w:ascii="CMU Sans Serif Medium" w:hAnsi="CMU Sans Serif Medium" w:cs="CMU Sans Serif Medium"/>
          <w:color w:val="auto"/>
          <w:sz w:val="28"/>
          <w:szCs w:val="28"/>
        </w:rPr>
      </w:pPr>
      <w:r w:rsidRPr="00EB74F4">
        <w:rPr>
          <w:rFonts w:ascii="CMU Sans Serif Medium" w:hAnsi="CMU Sans Serif Medium" w:cs="CMU Sans Serif Medium"/>
          <w:color w:val="auto"/>
          <w:sz w:val="28"/>
          <w:szCs w:val="28"/>
        </w:rPr>
        <w:t>University of St Andrews – School of Computer Science</w:t>
      </w:r>
    </w:p>
    <w:p w14:paraId="5F3BEC8F" w14:textId="6E1F7551" w:rsidR="0099364D" w:rsidRPr="00EB74F4" w:rsidRDefault="0099364D" w:rsidP="00996BC1">
      <w:pPr>
        <w:jc w:val="center"/>
        <w:rPr>
          <w:rStyle w:val="SubtleEmphasis"/>
          <w:rFonts w:ascii="CMU Sans Serif Medium" w:hAnsi="CMU Sans Serif Medium" w:cs="CMU Sans Serif Medium"/>
          <w:i w:val="0"/>
          <w:iCs w:val="0"/>
          <w:color w:val="auto"/>
          <w:sz w:val="28"/>
          <w:szCs w:val="28"/>
        </w:rPr>
      </w:pPr>
      <w:r w:rsidRPr="00EB74F4">
        <w:rPr>
          <w:rStyle w:val="SubtleEmphasis"/>
          <w:rFonts w:ascii="CMU Sans Serif Medium" w:hAnsi="CMU Sans Serif Medium" w:cs="CMU Sans Serif Medium"/>
          <w:i w:val="0"/>
          <w:iCs w:val="0"/>
          <w:color w:val="auto"/>
          <w:sz w:val="28"/>
          <w:szCs w:val="28"/>
        </w:rPr>
        <w:t>Student ID: 150014151</w:t>
      </w:r>
    </w:p>
    <w:p w14:paraId="47E4A7A0" w14:textId="29FF8110" w:rsidR="00616D61" w:rsidRPr="00EB74F4" w:rsidRDefault="00616D61" w:rsidP="00996BC1">
      <w:pPr>
        <w:jc w:val="center"/>
        <w:rPr>
          <w:rStyle w:val="SubtleEmphasis"/>
          <w:rFonts w:ascii="CMU Sans Serif Medium" w:hAnsi="CMU Sans Serif Medium" w:cs="CMU Sans Serif Medium"/>
          <w:i w:val="0"/>
          <w:iCs w:val="0"/>
          <w:color w:val="auto"/>
        </w:rPr>
      </w:pPr>
    </w:p>
    <w:p w14:paraId="64F6A267" w14:textId="12E94299" w:rsidR="0099364D" w:rsidRPr="00EB74F4" w:rsidRDefault="00616D61" w:rsidP="008C7966">
      <w:pPr>
        <w:jc w:val="center"/>
        <w:rPr>
          <w:rFonts w:ascii="CMU Sans Serif Medium" w:hAnsi="CMU Sans Serif Medium" w:cs="CMU Sans Serif Medium"/>
          <w:sz w:val="28"/>
          <w:szCs w:val="28"/>
        </w:rPr>
      </w:pPr>
      <w:r w:rsidRPr="00EB74F4">
        <w:rPr>
          <w:rStyle w:val="SubtleEmphasis"/>
          <w:rFonts w:ascii="CMU Sans Serif Medium" w:hAnsi="CMU Sans Serif Medium" w:cs="CMU Sans Serif Medium"/>
          <w:i w:val="0"/>
          <w:iCs w:val="0"/>
          <w:color w:val="auto"/>
          <w:sz w:val="28"/>
          <w:szCs w:val="28"/>
        </w:rPr>
        <w:t>10</w:t>
      </w:r>
      <w:r w:rsidRPr="00EB74F4">
        <w:rPr>
          <w:rStyle w:val="SubtleEmphasis"/>
          <w:rFonts w:ascii="CMU Sans Serif Medium" w:hAnsi="CMU Sans Serif Medium" w:cs="CMU Sans Serif Medium"/>
          <w:i w:val="0"/>
          <w:iCs w:val="0"/>
          <w:color w:val="auto"/>
          <w:sz w:val="28"/>
          <w:szCs w:val="28"/>
          <w:vertAlign w:val="superscript"/>
        </w:rPr>
        <w:t>th</w:t>
      </w:r>
      <w:r w:rsidRPr="00EB74F4">
        <w:rPr>
          <w:rStyle w:val="SubtleEmphasis"/>
          <w:rFonts w:ascii="CMU Sans Serif Medium" w:hAnsi="CMU Sans Serif Medium" w:cs="CMU Sans Serif Medium"/>
          <w:i w:val="0"/>
          <w:iCs w:val="0"/>
          <w:color w:val="auto"/>
          <w:sz w:val="28"/>
          <w:szCs w:val="28"/>
        </w:rPr>
        <w:t xml:space="preserve"> </w:t>
      </w:r>
      <w:r w:rsidR="00ED45D7" w:rsidRPr="00EB74F4">
        <w:rPr>
          <w:rStyle w:val="SubtleEmphasis"/>
          <w:rFonts w:ascii="CMU Sans Serif Medium" w:hAnsi="CMU Sans Serif Medium" w:cs="CMU Sans Serif Medium"/>
          <w:i w:val="0"/>
          <w:iCs w:val="0"/>
          <w:color w:val="auto"/>
          <w:sz w:val="28"/>
          <w:szCs w:val="28"/>
        </w:rPr>
        <w:t>March,</w:t>
      </w:r>
      <w:r w:rsidRPr="00EB74F4">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EB74F4" w:rsidRDefault="0099364D" w:rsidP="00996BC1">
      <w:pPr>
        <w:jc w:val="center"/>
        <w:rPr>
          <w:rFonts w:ascii="CMU Sans Serif Medium" w:hAnsi="CMU Sans Serif Medium" w:cs="CMU Sans Serif Medium"/>
        </w:rPr>
      </w:pPr>
      <w:r w:rsidRPr="00EB74F4">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EB74F4" w:rsidRDefault="0099364D" w:rsidP="00996BC1">
      <w:pPr>
        <w:jc w:val="both"/>
        <w:rPr>
          <w:rFonts w:ascii="CMU Sans Serif Medium" w:hAnsi="CMU Sans Serif Medium" w:cs="CMU Sans Serif Medium"/>
        </w:rPr>
      </w:pPr>
    </w:p>
    <w:p w14:paraId="56522D83" w14:textId="209FE16B" w:rsidR="0099364D" w:rsidRPr="00EB74F4" w:rsidRDefault="0099364D" w:rsidP="00996BC1">
      <w:pPr>
        <w:jc w:val="both"/>
        <w:rPr>
          <w:rFonts w:ascii="CMU Sans Serif Medium" w:hAnsi="CMU Sans Serif Medium" w:cs="CMU Sans Serif Medium"/>
        </w:rPr>
      </w:pPr>
      <w:r w:rsidRPr="00EB74F4">
        <w:rPr>
          <w:rFonts w:ascii="CMU Sans Serif Medium" w:hAnsi="CMU Sans Serif Medium" w:cs="CMU Sans Serif Medium"/>
        </w:rPr>
        <w:br w:type="page"/>
      </w: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EB74F4" w:rsidRDefault="001A469C" w:rsidP="00996BC1">
          <w:pPr>
            <w:pStyle w:val="TOCHeading"/>
            <w:jc w:val="both"/>
            <w:rPr>
              <w:rFonts w:ascii="CMU Sans Serif Medium" w:hAnsi="CMU Sans Serif Medium" w:cs="CMU Sans Serif Medium"/>
              <w:color w:val="auto"/>
            </w:rPr>
          </w:pPr>
          <w:r w:rsidRPr="00EB74F4">
            <w:rPr>
              <w:rFonts w:ascii="CMU Sans Serif Medium" w:hAnsi="CMU Sans Serif Medium" w:cs="CMU Sans Serif Medium"/>
              <w:color w:val="auto"/>
            </w:rPr>
            <w:t>Table of Contents</w:t>
          </w:r>
        </w:p>
        <w:p w14:paraId="3EEBF88F" w14:textId="74075C56" w:rsidR="00EB74F4" w:rsidRDefault="001A469C">
          <w:pPr>
            <w:pStyle w:val="TOC1"/>
            <w:tabs>
              <w:tab w:val="left" w:pos="480"/>
              <w:tab w:val="right" w:leader="dot" w:pos="8896"/>
            </w:tabs>
            <w:rPr>
              <w:rFonts w:eastAsiaTheme="minorEastAsia" w:cstheme="minorBidi"/>
              <w:b w:val="0"/>
              <w:bCs w:val="0"/>
              <w:i w:val="0"/>
              <w:iCs w:val="0"/>
              <w:noProof/>
              <w:lang w:eastAsia="en-GB"/>
            </w:rPr>
          </w:pPr>
          <w:r w:rsidRPr="00EB74F4">
            <w:rPr>
              <w:rFonts w:ascii="CMU Sans Serif Medium" w:hAnsi="CMU Sans Serif Medium" w:cs="CMU Sans Serif Medium"/>
              <w:b w:val="0"/>
              <w:bCs w:val="0"/>
              <w:i w:val="0"/>
              <w:iCs w:val="0"/>
            </w:rPr>
            <w:fldChar w:fldCharType="begin"/>
          </w:r>
          <w:r w:rsidRPr="00EB74F4">
            <w:rPr>
              <w:rFonts w:ascii="CMU Sans Serif Medium" w:hAnsi="CMU Sans Serif Medium" w:cs="CMU Sans Serif Medium"/>
              <w:i w:val="0"/>
              <w:iCs w:val="0"/>
            </w:rPr>
            <w:instrText xml:space="preserve"> TOC \o "1-3" \h \z \u </w:instrText>
          </w:r>
          <w:r w:rsidRPr="00EB74F4">
            <w:rPr>
              <w:rFonts w:ascii="CMU Sans Serif Medium" w:hAnsi="CMU Sans Serif Medium" w:cs="CMU Sans Serif Medium"/>
              <w:b w:val="0"/>
              <w:bCs w:val="0"/>
              <w:i w:val="0"/>
              <w:iCs w:val="0"/>
            </w:rPr>
            <w:fldChar w:fldCharType="separate"/>
          </w:r>
          <w:hyperlink w:anchor="_Toc34766036" w:history="1">
            <w:r w:rsidR="00EB74F4" w:rsidRPr="005E51DA">
              <w:rPr>
                <w:rStyle w:val="Hyperlink"/>
                <w:noProof/>
              </w:rPr>
              <w:t>1</w:t>
            </w:r>
            <w:r w:rsidR="00EB74F4">
              <w:rPr>
                <w:rFonts w:eastAsiaTheme="minorEastAsia" w:cstheme="minorBidi"/>
                <w:b w:val="0"/>
                <w:bCs w:val="0"/>
                <w:i w:val="0"/>
                <w:iCs w:val="0"/>
                <w:noProof/>
                <w:lang w:eastAsia="en-GB"/>
              </w:rPr>
              <w:tab/>
            </w:r>
            <w:r w:rsidR="00EB74F4" w:rsidRPr="005E51DA">
              <w:rPr>
                <w:rStyle w:val="Hyperlink"/>
                <w:noProof/>
              </w:rPr>
              <w:t>Introduction</w:t>
            </w:r>
            <w:r w:rsidR="00EB74F4">
              <w:rPr>
                <w:noProof/>
                <w:webHidden/>
              </w:rPr>
              <w:tab/>
            </w:r>
            <w:r w:rsidR="00EB74F4">
              <w:rPr>
                <w:noProof/>
                <w:webHidden/>
              </w:rPr>
              <w:fldChar w:fldCharType="begin"/>
            </w:r>
            <w:r w:rsidR="00EB74F4">
              <w:rPr>
                <w:noProof/>
                <w:webHidden/>
              </w:rPr>
              <w:instrText xml:space="preserve"> PAGEREF _Toc34766036 \h </w:instrText>
            </w:r>
            <w:r w:rsidR="00EB74F4">
              <w:rPr>
                <w:noProof/>
                <w:webHidden/>
              </w:rPr>
            </w:r>
            <w:r w:rsidR="00EB74F4">
              <w:rPr>
                <w:noProof/>
                <w:webHidden/>
              </w:rPr>
              <w:fldChar w:fldCharType="separate"/>
            </w:r>
            <w:r w:rsidR="00EB74F4">
              <w:rPr>
                <w:noProof/>
                <w:webHidden/>
              </w:rPr>
              <w:t>3</w:t>
            </w:r>
            <w:r w:rsidR="00EB74F4">
              <w:rPr>
                <w:noProof/>
                <w:webHidden/>
              </w:rPr>
              <w:fldChar w:fldCharType="end"/>
            </w:r>
          </w:hyperlink>
        </w:p>
        <w:p w14:paraId="7DAB5EAA" w14:textId="62B9BE7C"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37" w:history="1">
            <w:r w:rsidRPr="00EB74F4">
              <w:rPr>
                <w:rStyle w:val="Hyperlink"/>
                <w:b w:val="0"/>
                <w:bCs w:val="0"/>
                <w:noProof/>
              </w:rPr>
              <w:t>1.1</w:t>
            </w:r>
            <w:r w:rsidRPr="00EB74F4">
              <w:rPr>
                <w:rFonts w:eastAsiaTheme="minorEastAsia" w:cstheme="minorBidi"/>
                <w:b w:val="0"/>
                <w:bCs w:val="0"/>
                <w:noProof/>
                <w:sz w:val="24"/>
                <w:szCs w:val="24"/>
                <w:lang w:eastAsia="en-GB"/>
              </w:rPr>
              <w:tab/>
            </w:r>
            <w:r w:rsidRPr="00EB74F4">
              <w:rPr>
                <w:rStyle w:val="Hyperlink"/>
                <w:b w:val="0"/>
                <w:bCs w:val="0"/>
                <w:noProof/>
              </w:rPr>
              <w:t>Features implemented</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37 \h </w:instrText>
            </w:r>
            <w:r w:rsidRPr="00EB74F4">
              <w:rPr>
                <w:b w:val="0"/>
                <w:bCs w:val="0"/>
                <w:noProof/>
                <w:webHidden/>
              </w:rPr>
            </w:r>
            <w:r w:rsidRPr="00EB74F4">
              <w:rPr>
                <w:b w:val="0"/>
                <w:bCs w:val="0"/>
                <w:noProof/>
                <w:webHidden/>
              </w:rPr>
              <w:fldChar w:fldCharType="separate"/>
            </w:r>
            <w:r w:rsidRPr="00EB74F4">
              <w:rPr>
                <w:b w:val="0"/>
                <w:bCs w:val="0"/>
                <w:noProof/>
                <w:webHidden/>
              </w:rPr>
              <w:t>3</w:t>
            </w:r>
            <w:r w:rsidRPr="00EB74F4">
              <w:rPr>
                <w:b w:val="0"/>
                <w:bCs w:val="0"/>
                <w:noProof/>
                <w:webHidden/>
              </w:rPr>
              <w:fldChar w:fldCharType="end"/>
            </w:r>
          </w:hyperlink>
        </w:p>
        <w:p w14:paraId="325B9300" w14:textId="160DE0AA"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38" w:history="1">
            <w:r w:rsidRPr="00EB74F4">
              <w:rPr>
                <w:rStyle w:val="Hyperlink"/>
                <w:b w:val="0"/>
                <w:bCs w:val="0"/>
                <w:noProof/>
              </w:rPr>
              <w:t>1.2</w:t>
            </w:r>
            <w:r w:rsidRPr="00EB74F4">
              <w:rPr>
                <w:rFonts w:eastAsiaTheme="minorEastAsia" w:cstheme="minorBidi"/>
                <w:b w:val="0"/>
                <w:bCs w:val="0"/>
                <w:noProof/>
                <w:sz w:val="24"/>
                <w:szCs w:val="24"/>
                <w:lang w:eastAsia="en-GB"/>
              </w:rPr>
              <w:tab/>
            </w:r>
            <w:r w:rsidRPr="00EB74F4">
              <w:rPr>
                <w:rStyle w:val="Hyperlink"/>
                <w:b w:val="0"/>
                <w:bCs w:val="0"/>
                <w:noProof/>
              </w:rPr>
              <w:t>Usage</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38 \h </w:instrText>
            </w:r>
            <w:r w:rsidRPr="00EB74F4">
              <w:rPr>
                <w:b w:val="0"/>
                <w:bCs w:val="0"/>
                <w:noProof/>
                <w:webHidden/>
              </w:rPr>
            </w:r>
            <w:r w:rsidRPr="00EB74F4">
              <w:rPr>
                <w:b w:val="0"/>
                <w:bCs w:val="0"/>
                <w:noProof/>
                <w:webHidden/>
              </w:rPr>
              <w:fldChar w:fldCharType="separate"/>
            </w:r>
            <w:r w:rsidRPr="00EB74F4">
              <w:rPr>
                <w:b w:val="0"/>
                <w:bCs w:val="0"/>
                <w:noProof/>
                <w:webHidden/>
              </w:rPr>
              <w:t>3</w:t>
            </w:r>
            <w:r w:rsidRPr="00EB74F4">
              <w:rPr>
                <w:b w:val="0"/>
                <w:bCs w:val="0"/>
                <w:noProof/>
                <w:webHidden/>
              </w:rPr>
              <w:fldChar w:fldCharType="end"/>
            </w:r>
          </w:hyperlink>
        </w:p>
        <w:p w14:paraId="7E23288F" w14:textId="766BA801"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39" w:history="1">
            <w:r w:rsidRPr="00EB74F4">
              <w:rPr>
                <w:rStyle w:val="Hyperlink"/>
                <w:b w:val="0"/>
                <w:bCs w:val="0"/>
                <w:noProof/>
              </w:rPr>
              <w:t>1.3</w:t>
            </w:r>
            <w:r w:rsidRPr="00EB74F4">
              <w:rPr>
                <w:rFonts w:eastAsiaTheme="minorEastAsia" w:cstheme="minorBidi"/>
                <w:b w:val="0"/>
                <w:bCs w:val="0"/>
                <w:noProof/>
                <w:sz w:val="24"/>
                <w:szCs w:val="24"/>
                <w:lang w:eastAsia="en-GB"/>
              </w:rPr>
              <w:tab/>
            </w:r>
            <w:r w:rsidRPr="00EB74F4">
              <w:rPr>
                <w:rStyle w:val="Hyperlink"/>
                <w:b w:val="0"/>
                <w:bCs w:val="0"/>
                <w:noProof/>
              </w:rPr>
              <w:t>Tools used</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39 \h </w:instrText>
            </w:r>
            <w:r w:rsidRPr="00EB74F4">
              <w:rPr>
                <w:b w:val="0"/>
                <w:bCs w:val="0"/>
                <w:noProof/>
                <w:webHidden/>
              </w:rPr>
            </w:r>
            <w:r w:rsidRPr="00EB74F4">
              <w:rPr>
                <w:b w:val="0"/>
                <w:bCs w:val="0"/>
                <w:noProof/>
                <w:webHidden/>
              </w:rPr>
              <w:fldChar w:fldCharType="separate"/>
            </w:r>
            <w:r w:rsidRPr="00EB74F4">
              <w:rPr>
                <w:b w:val="0"/>
                <w:bCs w:val="0"/>
                <w:noProof/>
                <w:webHidden/>
              </w:rPr>
              <w:t>3</w:t>
            </w:r>
            <w:r w:rsidRPr="00EB74F4">
              <w:rPr>
                <w:b w:val="0"/>
                <w:bCs w:val="0"/>
                <w:noProof/>
                <w:webHidden/>
              </w:rPr>
              <w:fldChar w:fldCharType="end"/>
            </w:r>
          </w:hyperlink>
        </w:p>
        <w:p w14:paraId="25D7F3AE" w14:textId="0E6A5386" w:rsidR="00EB74F4" w:rsidRDefault="00EB74F4">
          <w:pPr>
            <w:pStyle w:val="TOC1"/>
            <w:tabs>
              <w:tab w:val="left" w:pos="480"/>
              <w:tab w:val="right" w:leader="dot" w:pos="8896"/>
            </w:tabs>
            <w:rPr>
              <w:rFonts w:eastAsiaTheme="minorEastAsia" w:cstheme="minorBidi"/>
              <w:b w:val="0"/>
              <w:bCs w:val="0"/>
              <w:i w:val="0"/>
              <w:iCs w:val="0"/>
              <w:noProof/>
              <w:lang w:eastAsia="en-GB"/>
            </w:rPr>
          </w:pPr>
          <w:hyperlink w:anchor="_Toc34766040" w:history="1">
            <w:r w:rsidRPr="005E51DA">
              <w:rPr>
                <w:rStyle w:val="Hyperlink"/>
                <w:noProof/>
              </w:rPr>
              <w:t>2</w:t>
            </w:r>
            <w:r>
              <w:rPr>
                <w:rFonts w:eastAsiaTheme="minorEastAsia" w:cstheme="minorBidi"/>
                <w:b w:val="0"/>
                <w:bCs w:val="0"/>
                <w:i w:val="0"/>
                <w:iCs w:val="0"/>
                <w:noProof/>
                <w:lang w:eastAsia="en-GB"/>
              </w:rPr>
              <w:tab/>
            </w:r>
            <w:r w:rsidRPr="005E51DA">
              <w:rPr>
                <w:rStyle w:val="Hyperlink"/>
                <w:noProof/>
              </w:rPr>
              <w:t>System Design</w:t>
            </w:r>
            <w:r>
              <w:rPr>
                <w:noProof/>
                <w:webHidden/>
              </w:rPr>
              <w:tab/>
            </w:r>
            <w:r>
              <w:rPr>
                <w:noProof/>
                <w:webHidden/>
              </w:rPr>
              <w:fldChar w:fldCharType="begin"/>
            </w:r>
            <w:r>
              <w:rPr>
                <w:noProof/>
                <w:webHidden/>
              </w:rPr>
              <w:instrText xml:space="preserve"> PAGEREF _Toc34766040 \h </w:instrText>
            </w:r>
            <w:r>
              <w:rPr>
                <w:noProof/>
                <w:webHidden/>
              </w:rPr>
            </w:r>
            <w:r>
              <w:rPr>
                <w:noProof/>
                <w:webHidden/>
              </w:rPr>
              <w:fldChar w:fldCharType="separate"/>
            </w:r>
            <w:r>
              <w:rPr>
                <w:noProof/>
                <w:webHidden/>
              </w:rPr>
              <w:t>4</w:t>
            </w:r>
            <w:r>
              <w:rPr>
                <w:noProof/>
                <w:webHidden/>
              </w:rPr>
              <w:fldChar w:fldCharType="end"/>
            </w:r>
          </w:hyperlink>
        </w:p>
        <w:p w14:paraId="68AC2C41" w14:textId="11101C43"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1" w:history="1">
            <w:r w:rsidRPr="00EB74F4">
              <w:rPr>
                <w:rStyle w:val="Hyperlink"/>
                <w:b w:val="0"/>
                <w:bCs w:val="0"/>
                <w:noProof/>
              </w:rPr>
              <w:t>2.1</w:t>
            </w:r>
            <w:r w:rsidRPr="00EB74F4">
              <w:rPr>
                <w:rFonts w:eastAsiaTheme="minorEastAsia" w:cstheme="minorBidi"/>
                <w:b w:val="0"/>
                <w:bCs w:val="0"/>
                <w:noProof/>
                <w:sz w:val="24"/>
                <w:szCs w:val="24"/>
                <w:lang w:eastAsia="en-GB"/>
              </w:rPr>
              <w:tab/>
            </w:r>
            <w:r w:rsidRPr="00EB74F4">
              <w:rPr>
                <w:rStyle w:val="Hyperlink"/>
                <w:b w:val="0"/>
                <w:bCs w:val="0"/>
                <w:noProof/>
              </w:rPr>
              <w:t>File organisation</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1 \h </w:instrText>
            </w:r>
            <w:r w:rsidRPr="00EB74F4">
              <w:rPr>
                <w:b w:val="0"/>
                <w:bCs w:val="0"/>
                <w:noProof/>
                <w:webHidden/>
              </w:rPr>
            </w:r>
            <w:r w:rsidRPr="00EB74F4">
              <w:rPr>
                <w:b w:val="0"/>
                <w:bCs w:val="0"/>
                <w:noProof/>
                <w:webHidden/>
              </w:rPr>
              <w:fldChar w:fldCharType="separate"/>
            </w:r>
            <w:r w:rsidRPr="00EB74F4">
              <w:rPr>
                <w:b w:val="0"/>
                <w:bCs w:val="0"/>
                <w:noProof/>
                <w:webHidden/>
              </w:rPr>
              <w:t>4</w:t>
            </w:r>
            <w:r w:rsidRPr="00EB74F4">
              <w:rPr>
                <w:b w:val="0"/>
                <w:bCs w:val="0"/>
                <w:noProof/>
                <w:webHidden/>
              </w:rPr>
              <w:fldChar w:fldCharType="end"/>
            </w:r>
          </w:hyperlink>
        </w:p>
        <w:p w14:paraId="302AB5D8" w14:textId="667285B8"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2" w:history="1">
            <w:r w:rsidRPr="00EB74F4">
              <w:rPr>
                <w:rStyle w:val="Hyperlink"/>
                <w:b w:val="0"/>
                <w:bCs w:val="0"/>
                <w:noProof/>
              </w:rPr>
              <w:t>2.2</w:t>
            </w:r>
            <w:r w:rsidRPr="00EB74F4">
              <w:rPr>
                <w:rFonts w:eastAsiaTheme="minorEastAsia" w:cstheme="minorBidi"/>
                <w:b w:val="0"/>
                <w:bCs w:val="0"/>
                <w:noProof/>
                <w:sz w:val="24"/>
                <w:szCs w:val="24"/>
                <w:lang w:eastAsia="en-GB"/>
              </w:rPr>
              <w:tab/>
            </w:r>
            <w:r w:rsidRPr="00EB74F4">
              <w:rPr>
                <w:rStyle w:val="Hyperlink"/>
                <w:b w:val="0"/>
                <w:bCs w:val="0"/>
                <w:noProof/>
              </w:rPr>
              <w:t>Data pre-process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2 \h </w:instrText>
            </w:r>
            <w:r w:rsidRPr="00EB74F4">
              <w:rPr>
                <w:b w:val="0"/>
                <w:bCs w:val="0"/>
                <w:noProof/>
                <w:webHidden/>
              </w:rPr>
            </w:r>
            <w:r w:rsidRPr="00EB74F4">
              <w:rPr>
                <w:b w:val="0"/>
                <w:bCs w:val="0"/>
                <w:noProof/>
                <w:webHidden/>
              </w:rPr>
              <w:fldChar w:fldCharType="separate"/>
            </w:r>
            <w:r w:rsidRPr="00EB74F4">
              <w:rPr>
                <w:b w:val="0"/>
                <w:bCs w:val="0"/>
                <w:noProof/>
                <w:webHidden/>
              </w:rPr>
              <w:t>4</w:t>
            </w:r>
            <w:r w:rsidRPr="00EB74F4">
              <w:rPr>
                <w:b w:val="0"/>
                <w:bCs w:val="0"/>
                <w:noProof/>
                <w:webHidden/>
              </w:rPr>
              <w:fldChar w:fldCharType="end"/>
            </w:r>
          </w:hyperlink>
        </w:p>
        <w:p w14:paraId="718EFF73" w14:textId="4AF702BA"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3" w:history="1">
            <w:r w:rsidRPr="00EB74F4">
              <w:rPr>
                <w:rStyle w:val="Hyperlink"/>
                <w:b w:val="0"/>
                <w:bCs w:val="0"/>
                <w:noProof/>
              </w:rPr>
              <w:t>2.3</w:t>
            </w:r>
            <w:r w:rsidRPr="00EB74F4">
              <w:rPr>
                <w:rFonts w:eastAsiaTheme="minorEastAsia" w:cstheme="minorBidi"/>
                <w:b w:val="0"/>
                <w:bCs w:val="0"/>
                <w:noProof/>
                <w:sz w:val="24"/>
                <w:szCs w:val="24"/>
                <w:lang w:eastAsia="en-GB"/>
              </w:rPr>
              <w:tab/>
            </w:r>
            <w:r w:rsidRPr="00EB74F4">
              <w:rPr>
                <w:rStyle w:val="Hyperlink"/>
                <w:b w:val="0"/>
                <w:bCs w:val="0"/>
                <w:noProof/>
              </w:rPr>
              <w:t>Train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3 \h </w:instrText>
            </w:r>
            <w:r w:rsidRPr="00EB74F4">
              <w:rPr>
                <w:b w:val="0"/>
                <w:bCs w:val="0"/>
                <w:noProof/>
                <w:webHidden/>
              </w:rPr>
            </w:r>
            <w:r w:rsidRPr="00EB74F4">
              <w:rPr>
                <w:b w:val="0"/>
                <w:bCs w:val="0"/>
                <w:noProof/>
                <w:webHidden/>
              </w:rPr>
              <w:fldChar w:fldCharType="separate"/>
            </w:r>
            <w:r w:rsidRPr="00EB74F4">
              <w:rPr>
                <w:b w:val="0"/>
                <w:bCs w:val="0"/>
                <w:noProof/>
                <w:webHidden/>
              </w:rPr>
              <w:t>5</w:t>
            </w:r>
            <w:r w:rsidRPr="00EB74F4">
              <w:rPr>
                <w:b w:val="0"/>
                <w:bCs w:val="0"/>
                <w:noProof/>
                <w:webHidden/>
              </w:rPr>
              <w:fldChar w:fldCharType="end"/>
            </w:r>
          </w:hyperlink>
        </w:p>
        <w:p w14:paraId="15EAD2C5" w14:textId="79E962C3"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4" w:history="1">
            <w:r w:rsidRPr="00EB74F4">
              <w:rPr>
                <w:rStyle w:val="Hyperlink"/>
                <w:b w:val="0"/>
                <w:bCs w:val="0"/>
                <w:noProof/>
              </w:rPr>
              <w:t>2.4</w:t>
            </w:r>
            <w:r w:rsidRPr="00EB74F4">
              <w:rPr>
                <w:rFonts w:eastAsiaTheme="minorEastAsia" w:cstheme="minorBidi"/>
                <w:b w:val="0"/>
                <w:bCs w:val="0"/>
                <w:noProof/>
                <w:sz w:val="24"/>
                <w:szCs w:val="24"/>
                <w:lang w:eastAsia="en-GB"/>
              </w:rPr>
              <w:tab/>
            </w:r>
            <w:r w:rsidRPr="00EB74F4">
              <w:rPr>
                <w:rStyle w:val="Hyperlink"/>
                <w:b w:val="0"/>
                <w:bCs w:val="0"/>
                <w:noProof/>
              </w:rPr>
              <w:t>Test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4 \h </w:instrText>
            </w:r>
            <w:r w:rsidRPr="00EB74F4">
              <w:rPr>
                <w:b w:val="0"/>
                <w:bCs w:val="0"/>
                <w:noProof/>
                <w:webHidden/>
              </w:rPr>
            </w:r>
            <w:r w:rsidRPr="00EB74F4">
              <w:rPr>
                <w:b w:val="0"/>
                <w:bCs w:val="0"/>
                <w:noProof/>
                <w:webHidden/>
              </w:rPr>
              <w:fldChar w:fldCharType="separate"/>
            </w:r>
            <w:r w:rsidRPr="00EB74F4">
              <w:rPr>
                <w:b w:val="0"/>
                <w:bCs w:val="0"/>
                <w:noProof/>
                <w:webHidden/>
              </w:rPr>
              <w:t>5</w:t>
            </w:r>
            <w:r w:rsidRPr="00EB74F4">
              <w:rPr>
                <w:b w:val="0"/>
                <w:bCs w:val="0"/>
                <w:noProof/>
                <w:webHidden/>
              </w:rPr>
              <w:fldChar w:fldCharType="end"/>
            </w:r>
          </w:hyperlink>
        </w:p>
        <w:p w14:paraId="6CA489EF" w14:textId="6F054B2C" w:rsidR="00EB74F4" w:rsidRDefault="00EB74F4">
          <w:pPr>
            <w:pStyle w:val="TOC1"/>
            <w:tabs>
              <w:tab w:val="left" w:pos="480"/>
              <w:tab w:val="right" w:leader="dot" w:pos="8896"/>
            </w:tabs>
            <w:rPr>
              <w:rFonts w:eastAsiaTheme="minorEastAsia" w:cstheme="minorBidi"/>
              <w:b w:val="0"/>
              <w:bCs w:val="0"/>
              <w:i w:val="0"/>
              <w:iCs w:val="0"/>
              <w:noProof/>
              <w:lang w:eastAsia="en-GB"/>
            </w:rPr>
          </w:pPr>
          <w:hyperlink w:anchor="_Toc34766045" w:history="1">
            <w:r w:rsidRPr="005E51DA">
              <w:rPr>
                <w:rStyle w:val="Hyperlink"/>
                <w:noProof/>
              </w:rPr>
              <w:t>3</w:t>
            </w:r>
            <w:r>
              <w:rPr>
                <w:rFonts w:eastAsiaTheme="minorEastAsia" w:cstheme="minorBidi"/>
                <w:b w:val="0"/>
                <w:bCs w:val="0"/>
                <w:i w:val="0"/>
                <w:iCs w:val="0"/>
                <w:noProof/>
                <w:lang w:eastAsia="en-GB"/>
              </w:rPr>
              <w:tab/>
            </w:r>
            <w:r w:rsidRPr="005E51DA">
              <w:rPr>
                <w:rStyle w:val="Hyperlink"/>
                <w:noProof/>
              </w:rPr>
              <w:t>Evaluation</w:t>
            </w:r>
            <w:r>
              <w:rPr>
                <w:noProof/>
                <w:webHidden/>
              </w:rPr>
              <w:tab/>
            </w:r>
            <w:r>
              <w:rPr>
                <w:noProof/>
                <w:webHidden/>
              </w:rPr>
              <w:fldChar w:fldCharType="begin"/>
            </w:r>
            <w:r>
              <w:rPr>
                <w:noProof/>
                <w:webHidden/>
              </w:rPr>
              <w:instrText xml:space="preserve"> PAGEREF _Toc34766045 \h </w:instrText>
            </w:r>
            <w:r>
              <w:rPr>
                <w:noProof/>
                <w:webHidden/>
              </w:rPr>
            </w:r>
            <w:r>
              <w:rPr>
                <w:noProof/>
                <w:webHidden/>
              </w:rPr>
              <w:fldChar w:fldCharType="separate"/>
            </w:r>
            <w:r>
              <w:rPr>
                <w:noProof/>
                <w:webHidden/>
              </w:rPr>
              <w:t>5</w:t>
            </w:r>
            <w:r>
              <w:rPr>
                <w:noProof/>
                <w:webHidden/>
              </w:rPr>
              <w:fldChar w:fldCharType="end"/>
            </w:r>
          </w:hyperlink>
        </w:p>
        <w:p w14:paraId="7F4C82C4" w14:textId="0966B04C"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6" w:history="1">
            <w:r w:rsidRPr="00EB74F4">
              <w:rPr>
                <w:rStyle w:val="Hyperlink"/>
                <w:b w:val="0"/>
                <w:bCs w:val="0"/>
                <w:noProof/>
              </w:rPr>
              <w:t>3.1</w:t>
            </w:r>
            <w:r w:rsidRPr="00EB74F4">
              <w:rPr>
                <w:rFonts w:eastAsiaTheme="minorEastAsia" w:cstheme="minorBidi"/>
                <w:b w:val="0"/>
                <w:bCs w:val="0"/>
                <w:noProof/>
                <w:sz w:val="24"/>
                <w:szCs w:val="24"/>
                <w:lang w:eastAsia="en-GB"/>
              </w:rPr>
              <w:tab/>
            </w:r>
            <w:r w:rsidRPr="00EB74F4">
              <w:rPr>
                <w:rStyle w:val="Hyperlink"/>
                <w:b w:val="0"/>
                <w:bCs w:val="0"/>
                <w:noProof/>
              </w:rPr>
              <w:t>Basic tagger</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6 \h </w:instrText>
            </w:r>
            <w:r w:rsidRPr="00EB74F4">
              <w:rPr>
                <w:b w:val="0"/>
                <w:bCs w:val="0"/>
                <w:noProof/>
                <w:webHidden/>
              </w:rPr>
            </w:r>
            <w:r w:rsidRPr="00EB74F4">
              <w:rPr>
                <w:b w:val="0"/>
                <w:bCs w:val="0"/>
                <w:noProof/>
                <w:webHidden/>
              </w:rPr>
              <w:fldChar w:fldCharType="separate"/>
            </w:r>
            <w:r w:rsidRPr="00EB74F4">
              <w:rPr>
                <w:b w:val="0"/>
                <w:bCs w:val="0"/>
                <w:noProof/>
                <w:webHidden/>
              </w:rPr>
              <w:t>6</w:t>
            </w:r>
            <w:r w:rsidRPr="00EB74F4">
              <w:rPr>
                <w:b w:val="0"/>
                <w:bCs w:val="0"/>
                <w:noProof/>
                <w:webHidden/>
              </w:rPr>
              <w:fldChar w:fldCharType="end"/>
            </w:r>
          </w:hyperlink>
        </w:p>
        <w:p w14:paraId="35419D9A" w14:textId="4EFEF5E5"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7" w:history="1">
            <w:r w:rsidRPr="00EB74F4">
              <w:rPr>
                <w:rStyle w:val="Hyperlink"/>
                <w:b w:val="0"/>
                <w:bCs w:val="0"/>
                <w:noProof/>
              </w:rPr>
              <w:t>3.2</w:t>
            </w:r>
            <w:r w:rsidRPr="00EB74F4">
              <w:rPr>
                <w:rFonts w:eastAsiaTheme="minorEastAsia" w:cstheme="minorBidi"/>
                <w:b w:val="0"/>
                <w:bCs w:val="0"/>
                <w:noProof/>
                <w:sz w:val="24"/>
                <w:szCs w:val="24"/>
                <w:lang w:eastAsia="en-GB"/>
              </w:rPr>
              <w:tab/>
            </w:r>
            <w:r w:rsidRPr="00EB74F4">
              <w:rPr>
                <w:rStyle w:val="Hyperlink"/>
                <w:b w:val="0"/>
                <w:bCs w:val="0"/>
                <w:noProof/>
              </w:rPr>
              <w:t>Smooth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7 \h </w:instrText>
            </w:r>
            <w:r w:rsidRPr="00EB74F4">
              <w:rPr>
                <w:b w:val="0"/>
                <w:bCs w:val="0"/>
                <w:noProof/>
                <w:webHidden/>
              </w:rPr>
            </w:r>
            <w:r w:rsidRPr="00EB74F4">
              <w:rPr>
                <w:b w:val="0"/>
                <w:bCs w:val="0"/>
                <w:noProof/>
                <w:webHidden/>
              </w:rPr>
              <w:fldChar w:fldCharType="separate"/>
            </w:r>
            <w:r w:rsidRPr="00EB74F4">
              <w:rPr>
                <w:b w:val="0"/>
                <w:bCs w:val="0"/>
                <w:noProof/>
                <w:webHidden/>
              </w:rPr>
              <w:t>6</w:t>
            </w:r>
            <w:r w:rsidRPr="00EB74F4">
              <w:rPr>
                <w:b w:val="0"/>
                <w:bCs w:val="0"/>
                <w:noProof/>
                <w:webHidden/>
              </w:rPr>
              <w:fldChar w:fldCharType="end"/>
            </w:r>
          </w:hyperlink>
        </w:p>
        <w:p w14:paraId="3147F549" w14:textId="68FDFF55"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8" w:history="1">
            <w:r w:rsidRPr="00EB74F4">
              <w:rPr>
                <w:rStyle w:val="Hyperlink"/>
                <w:b w:val="0"/>
                <w:bCs w:val="0"/>
                <w:noProof/>
              </w:rPr>
              <w:t>3.3</w:t>
            </w:r>
            <w:r w:rsidRPr="00EB74F4">
              <w:rPr>
                <w:rFonts w:eastAsiaTheme="minorEastAsia" w:cstheme="minorBidi"/>
                <w:b w:val="0"/>
                <w:bCs w:val="0"/>
                <w:noProof/>
                <w:sz w:val="24"/>
                <w:szCs w:val="24"/>
                <w:lang w:eastAsia="en-GB"/>
              </w:rPr>
              <w:tab/>
            </w:r>
            <w:r w:rsidRPr="00EB74F4">
              <w:rPr>
                <w:rStyle w:val="Hyperlink"/>
                <w:b w:val="0"/>
                <w:bCs w:val="0"/>
                <w:noProof/>
              </w:rPr>
              <w:t>Unknown words</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8 \h </w:instrText>
            </w:r>
            <w:r w:rsidRPr="00EB74F4">
              <w:rPr>
                <w:b w:val="0"/>
                <w:bCs w:val="0"/>
                <w:noProof/>
                <w:webHidden/>
              </w:rPr>
            </w:r>
            <w:r w:rsidRPr="00EB74F4">
              <w:rPr>
                <w:b w:val="0"/>
                <w:bCs w:val="0"/>
                <w:noProof/>
                <w:webHidden/>
              </w:rPr>
              <w:fldChar w:fldCharType="separate"/>
            </w:r>
            <w:r w:rsidRPr="00EB74F4">
              <w:rPr>
                <w:b w:val="0"/>
                <w:bCs w:val="0"/>
                <w:noProof/>
                <w:webHidden/>
              </w:rPr>
              <w:t>7</w:t>
            </w:r>
            <w:r w:rsidRPr="00EB74F4">
              <w:rPr>
                <w:b w:val="0"/>
                <w:bCs w:val="0"/>
                <w:noProof/>
                <w:webHidden/>
              </w:rPr>
              <w:fldChar w:fldCharType="end"/>
            </w:r>
          </w:hyperlink>
        </w:p>
        <w:p w14:paraId="3099D147" w14:textId="29C2D9E1"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49" w:history="1">
            <w:r w:rsidRPr="00EB74F4">
              <w:rPr>
                <w:rStyle w:val="Hyperlink"/>
                <w:b w:val="0"/>
                <w:bCs w:val="0"/>
                <w:noProof/>
              </w:rPr>
              <w:t>3.4</w:t>
            </w:r>
            <w:r w:rsidRPr="00EB74F4">
              <w:rPr>
                <w:rFonts w:eastAsiaTheme="minorEastAsia" w:cstheme="minorBidi"/>
                <w:b w:val="0"/>
                <w:bCs w:val="0"/>
                <w:noProof/>
                <w:sz w:val="24"/>
                <w:szCs w:val="24"/>
                <w:lang w:eastAsia="en-GB"/>
              </w:rPr>
              <w:tab/>
            </w:r>
            <w:r w:rsidRPr="00EB74F4">
              <w:rPr>
                <w:rStyle w:val="Hyperlink"/>
                <w:b w:val="0"/>
                <w:bCs w:val="0"/>
                <w:noProof/>
              </w:rPr>
              <w:t>Scal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49 \h </w:instrText>
            </w:r>
            <w:r w:rsidRPr="00EB74F4">
              <w:rPr>
                <w:b w:val="0"/>
                <w:bCs w:val="0"/>
                <w:noProof/>
                <w:webHidden/>
              </w:rPr>
            </w:r>
            <w:r w:rsidRPr="00EB74F4">
              <w:rPr>
                <w:b w:val="0"/>
                <w:bCs w:val="0"/>
                <w:noProof/>
                <w:webHidden/>
              </w:rPr>
              <w:fldChar w:fldCharType="separate"/>
            </w:r>
            <w:r w:rsidRPr="00EB74F4">
              <w:rPr>
                <w:b w:val="0"/>
                <w:bCs w:val="0"/>
                <w:noProof/>
                <w:webHidden/>
              </w:rPr>
              <w:t>8</w:t>
            </w:r>
            <w:r w:rsidRPr="00EB74F4">
              <w:rPr>
                <w:b w:val="0"/>
                <w:bCs w:val="0"/>
                <w:noProof/>
                <w:webHidden/>
              </w:rPr>
              <w:fldChar w:fldCharType="end"/>
            </w:r>
          </w:hyperlink>
        </w:p>
        <w:p w14:paraId="17FE6FE1" w14:textId="50F2859C"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50" w:history="1">
            <w:r w:rsidRPr="00EB74F4">
              <w:rPr>
                <w:rStyle w:val="Hyperlink"/>
                <w:b w:val="0"/>
                <w:bCs w:val="0"/>
                <w:noProof/>
              </w:rPr>
              <w:t>3.5</w:t>
            </w:r>
            <w:r w:rsidRPr="00EB74F4">
              <w:rPr>
                <w:rFonts w:eastAsiaTheme="minorEastAsia" w:cstheme="minorBidi"/>
                <w:b w:val="0"/>
                <w:bCs w:val="0"/>
                <w:noProof/>
                <w:sz w:val="24"/>
                <w:szCs w:val="24"/>
                <w:lang w:eastAsia="en-GB"/>
              </w:rPr>
              <w:tab/>
            </w:r>
            <w:r w:rsidRPr="00EB74F4">
              <w:rPr>
                <w:rStyle w:val="Hyperlink"/>
                <w:b w:val="0"/>
                <w:bCs w:val="0"/>
                <w:noProof/>
              </w:rPr>
              <w:t>Other languages</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50 \h </w:instrText>
            </w:r>
            <w:r w:rsidRPr="00EB74F4">
              <w:rPr>
                <w:b w:val="0"/>
                <w:bCs w:val="0"/>
                <w:noProof/>
                <w:webHidden/>
              </w:rPr>
            </w:r>
            <w:r w:rsidRPr="00EB74F4">
              <w:rPr>
                <w:b w:val="0"/>
                <w:bCs w:val="0"/>
                <w:noProof/>
                <w:webHidden/>
              </w:rPr>
              <w:fldChar w:fldCharType="separate"/>
            </w:r>
            <w:r w:rsidRPr="00EB74F4">
              <w:rPr>
                <w:b w:val="0"/>
                <w:bCs w:val="0"/>
                <w:noProof/>
                <w:webHidden/>
              </w:rPr>
              <w:t>9</w:t>
            </w:r>
            <w:r w:rsidRPr="00EB74F4">
              <w:rPr>
                <w:b w:val="0"/>
                <w:bCs w:val="0"/>
                <w:noProof/>
                <w:webHidden/>
              </w:rPr>
              <w:fldChar w:fldCharType="end"/>
            </w:r>
          </w:hyperlink>
        </w:p>
        <w:p w14:paraId="1716D179" w14:textId="413B4E3F" w:rsidR="00EB74F4" w:rsidRDefault="00EB74F4">
          <w:pPr>
            <w:pStyle w:val="TOC1"/>
            <w:tabs>
              <w:tab w:val="left" w:pos="480"/>
              <w:tab w:val="right" w:leader="dot" w:pos="8896"/>
            </w:tabs>
            <w:rPr>
              <w:rFonts w:eastAsiaTheme="minorEastAsia" w:cstheme="minorBidi"/>
              <w:b w:val="0"/>
              <w:bCs w:val="0"/>
              <w:i w:val="0"/>
              <w:iCs w:val="0"/>
              <w:noProof/>
              <w:lang w:eastAsia="en-GB"/>
            </w:rPr>
          </w:pPr>
          <w:hyperlink w:anchor="_Toc34766051" w:history="1">
            <w:r w:rsidRPr="005E51DA">
              <w:rPr>
                <w:rStyle w:val="Hyperlink"/>
                <w:noProof/>
              </w:rPr>
              <w:t>4</w:t>
            </w:r>
            <w:r>
              <w:rPr>
                <w:rFonts w:eastAsiaTheme="minorEastAsia" w:cstheme="minorBidi"/>
                <w:b w:val="0"/>
                <w:bCs w:val="0"/>
                <w:i w:val="0"/>
                <w:iCs w:val="0"/>
                <w:noProof/>
                <w:lang w:eastAsia="en-GB"/>
              </w:rPr>
              <w:tab/>
            </w:r>
            <w:r w:rsidRPr="005E51DA">
              <w:rPr>
                <w:rStyle w:val="Hyperlink"/>
                <w:noProof/>
              </w:rPr>
              <w:t>Design Considerations Discussion</w:t>
            </w:r>
            <w:r>
              <w:rPr>
                <w:noProof/>
                <w:webHidden/>
              </w:rPr>
              <w:tab/>
            </w:r>
            <w:r>
              <w:rPr>
                <w:noProof/>
                <w:webHidden/>
              </w:rPr>
              <w:fldChar w:fldCharType="begin"/>
            </w:r>
            <w:r>
              <w:rPr>
                <w:noProof/>
                <w:webHidden/>
              </w:rPr>
              <w:instrText xml:space="preserve"> PAGEREF _Toc34766051 \h </w:instrText>
            </w:r>
            <w:r>
              <w:rPr>
                <w:noProof/>
                <w:webHidden/>
              </w:rPr>
            </w:r>
            <w:r>
              <w:rPr>
                <w:noProof/>
                <w:webHidden/>
              </w:rPr>
              <w:fldChar w:fldCharType="separate"/>
            </w:r>
            <w:r>
              <w:rPr>
                <w:noProof/>
                <w:webHidden/>
              </w:rPr>
              <w:t>10</w:t>
            </w:r>
            <w:r>
              <w:rPr>
                <w:noProof/>
                <w:webHidden/>
              </w:rPr>
              <w:fldChar w:fldCharType="end"/>
            </w:r>
          </w:hyperlink>
        </w:p>
        <w:bookmarkStart w:id="0" w:name="_GoBack"/>
        <w:p w14:paraId="616ED46A" w14:textId="1DB2BE0C"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r w:rsidRPr="00EB74F4">
            <w:rPr>
              <w:rStyle w:val="Hyperlink"/>
              <w:b w:val="0"/>
              <w:bCs w:val="0"/>
              <w:noProof/>
            </w:rPr>
            <w:fldChar w:fldCharType="begin"/>
          </w:r>
          <w:r w:rsidRPr="00EB74F4">
            <w:rPr>
              <w:rStyle w:val="Hyperlink"/>
              <w:b w:val="0"/>
              <w:bCs w:val="0"/>
              <w:noProof/>
            </w:rPr>
            <w:instrText xml:space="preserve"> </w:instrText>
          </w:r>
          <w:r w:rsidRPr="00EB74F4">
            <w:rPr>
              <w:b w:val="0"/>
              <w:bCs w:val="0"/>
              <w:noProof/>
            </w:rPr>
            <w:instrText>HYPERLINK \l "_Toc34766052"</w:instrText>
          </w:r>
          <w:r w:rsidRPr="00EB74F4">
            <w:rPr>
              <w:rStyle w:val="Hyperlink"/>
              <w:b w:val="0"/>
              <w:bCs w:val="0"/>
              <w:noProof/>
            </w:rPr>
            <w:instrText xml:space="preserve"> </w:instrText>
          </w:r>
          <w:r w:rsidRPr="00EB74F4">
            <w:rPr>
              <w:rStyle w:val="Hyperlink"/>
              <w:b w:val="0"/>
              <w:bCs w:val="0"/>
              <w:noProof/>
            </w:rPr>
          </w:r>
          <w:r w:rsidRPr="00EB74F4">
            <w:rPr>
              <w:rStyle w:val="Hyperlink"/>
              <w:b w:val="0"/>
              <w:bCs w:val="0"/>
              <w:noProof/>
            </w:rPr>
            <w:fldChar w:fldCharType="separate"/>
          </w:r>
          <w:r w:rsidRPr="00EB74F4">
            <w:rPr>
              <w:rStyle w:val="Hyperlink"/>
              <w:b w:val="0"/>
              <w:bCs w:val="0"/>
              <w:noProof/>
            </w:rPr>
            <w:t>4.1</w:t>
          </w:r>
          <w:r w:rsidRPr="00EB74F4">
            <w:rPr>
              <w:rFonts w:eastAsiaTheme="minorEastAsia" w:cstheme="minorBidi"/>
              <w:b w:val="0"/>
              <w:bCs w:val="0"/>
              <w:noProof/>
              <w:sz w:val="24"/>
              <w:szCs w:val="24"/>
              <w:lang w:eastAsia="en-GB"/>
            </w:rPr>
            <w:tab/>
          </w:r>
          <w:r w:rsidRPr="00EB74F4">
            <w:rPr>
              <w:rStyle w:val="Hyperlink"/>
              <w:b w:val="0"/>
              <w:bCs w:val="0"/>
              <w:noProof/>
            </w:rPr>
            <w:t>Data structure and underflow</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52 \h </w:instrText>
          </w:r>
          <w:r w:rsidRPr="00EB74F4">
            <w:rPr>
              <w:b w:val="0"/>
              <w:bCs w:val="0"/>
              <w:noProof/>
              <w:webHidden/>
            </w:rPr>
          </w:r>
          <w:r w:rsidRPr="00EB74F4">
            <w:rPr>
              <w:b w:val="0"/>
              <w:bCs w:val="0"/>
              <w:noProof/>
              <w:webHidden/>
            </w:rPr>
            <w:fldChar w:fldCharType="separate"/>
          </w:r>
          <w:r w:rsidRPr="00EB74F4">
            <w:rPr>
              <w:b w:val="0"/>
              <w:bCs w:val="0"/>
              <w:noProof/>
              <w:webHidden/>
            </w:rPr>
            <w:t>10</w:t>
          </w:r>
          <w:r w:rsidRPr="00EB74F4">
            <w:rPr>
              <w:b w:val="0"/>
              <w:bCs w:val="0"/>
              <w:noProof/>
              <w:webHidden/>
            </w:rPr>
            <w:fldChar w:fldCharType="end"/>
          </w:r>
          <w:r w:rsidRPr="00EB74F4">
            <w:rPr>
              <w:rStyle w:val="Hyperlink"/>
              <w:b w:val="0"/>
              <w:bCs w:val="0"/>
              <w:noProof/>
            </w:rPr>
            <w:fldChar w:fldCharType="end"/>
          </w:r>
        </w:p>
        <w:p w14:paraId="73D7CEF4" w14:textId="7290C1FD" w:rsidR="00EB74F4" w:rsidRPr="00EB74F4" w:rsidRDefault="00EB74F4">
          <w:pPr>
            <w:pStyle w:val="TOC2"/>
            <w:tabs>
              <w:tab w:val="left" w:pos="960"/>
              <w:tab w:val="right" w:leader="dot" w:pos="8896"/>
            </w:tabs>
            <w:rPr>
              <w:rFonts w:eastAsiaTheme="minorEastAsia" w:cstheme="minorBidi"/>
              <w:b w:val="0"/>
              <w:bCs w:val="0"/>
              <w:noProof/>
              <w:sz w:val="24"/>
              <w:szCs w:val="24"/>
              <w:lang w:eastAsia="en-GB"/>
            </w:rPr>
          </w:pPr>
          <w:hyperlink w:anchor="_Toc34766053" w:history="1">
            <w:r w:rsidRPr="00EB74F4">
              <w:rPr>
                <w:rStyle w:val="Hyperlink"/>
                <w:b w:val="0"/>
                <w:bCs w:val="0"/>
                <w:noProof/>
              </w:rPr>
              <w:t>4.2</w:t>
            </w:r>
            <w:r w:rsidRPr="00EB74F4">
              <w:rPr>
                <w:rFonts w:eastAsiaTheme="minorEastAsia" w:cstheme="minorBidi"/>
                <w:b w:val="0"/>
                <w:bCs w:val="0"/>
                <w:noProof/>
                <w:sz w:val="24"/>
                <w:szCs w:val="24"/>
                <w:lang w:eastAsia="en-GB"/>
              </w:rPr>
              <w:tab/>
            </w:r>
            <w:r w:rsidRPr="00EB74F4">
              <w:rPr>
                <w:rStyle w:val="Hyperlink"/>
                <w:b w:val="0"/>
                <w:bCs w:val="0"/>
                <w:noProof/>
              </w:rPr>
              <w:t>Effect of bin size on distribution smoothing</w:t>
            </w:r>
            <w:r w:rsidRPr="00EB74F4">
              <w:rPr>
                <w:b w:val="0"/>
                <w:bCs w:val="0"/>
                <w:noProof/>
                <w:webHidden/>
              </w:rPr>
              <w:tab/>
            </w:r>
            <w:r w:rsidRPr="00EB74F4">
              <w:rPr>
                <w:b w:val="0"/>
                <w:bCs w:val="0"/>
                <w:noProof/>
                <w:webHidden/>
              </w:rPr>
              <w:fldChar w:fldCharType="begin"/>
            </w:r>
            <w:r w:rsidRPr="00EB74F4">
              <w:rPr>
                <w:b w:val="0"/>
                <w:bCs w:val="0"/>
                <w:noProof/>
                <w:webHidden/>
              </w:rPr>
              <w:instrText xml:space="preserve"> PAGEREF _Toc34766053 \h </w:instrText>
            </w:r>
            <w:r w:rsidRPr="00EB74F4">
              <w:rPr>
                <w:b w:val="0"/>
                <w:bCs w:val="0"/>
                <w:noProof/>
                <w:webHidden/>
              </w:rPr>
            </w:r>
            <w:r w:rsidRPr="00EB74F4">
              <w:rPr>
                <w:b w:val="0"/>
                <w:bCs w:val="0"/>
                <w:noProof/>
                <w:webHidden/>
              </w:rPr>
              <w:fldChar w:fldCharType="separate"/>
            </w:r>
            <w:r w:rsidRPr="00EB74F4">
              <w:rPr>
                <w:b w:val="0"/>
                <w:bCs w:val="0"/>
                <w:noProof/>
                <w:webHidden/>
              </w:rPr>
              <w:t>10</w:t>
            </w:r>
            <w:r w:rsidRPr="00EB74F4">
              <w:rPr>
                <w:b w:val="0"/>
                <w:bCs w:val="0"/>
                <w:noProof/>
                <w:webHidden/>
              </w:rPr>
              <w:fldChar w:fldCharType="end"/>
            </w:r>
          </w:hyperlink>
        </w:p>
        <w:bookmarkEnd w:id="0"/>
        <w:p w14:paraId="392B6EC9" w14:textId="474CD72C" w:rsidR="00EB74F4" w:rsidRDefault="00EB74F4">
          <w:pPr>
            <w:pStyle w:val="TOC1"/>
            <w:tabs>
              <w:tab w:val="right" w:leader="dot" w:pos="8896"/>
            </w:tabs>
            <w:rPr>
              <w:rFonts w:eastAsiaTheme="minorEastAsia" w:cstheme="minorBidi"/>
              <w:b w:val="0"/>
              <w:bCs w:val="0"/>
              <w:i w:val="0"/>
              <w:iCs w:val="0"/>
              <w:noProof/>
              <w:lang w:eastAsia="en-GB"/>
            </w:rPr>
          </w:pPr>
          <w:r w:rsidRPr="005E51DA">
            <w:rPr>
              <w:rStyle w:val="Hyperlink"/>
              <w:noProof/>
            </w:rPr>
            <w:fldChar w:fldCharType="begin"/>
          </w:r>
          <w:r w:rsidRPr="005E51DA">
            <w:rPr>
              <w:rStyle w:val="Hyperlink"/>
              <w:noProof/>
            </w:rPr>
            <w:instrText xml:space="preserve"> </w:instrText>
          </w:r>
          <w:r>
            <w:rPr>
              <w:noProof/>
            </w:rPr>
            <w:instrText>HYPERLINK \l "_Toc34766054"</w:instrText>
          </w:r>
          <w:r w:rsidRPr="005E51DA">
            <w:rPr>
              <w:rStyle w:val="Hyperlink"/>
              <w:noProof/>
            </w:rPr>
            <w:instrText xml:space="preserve"> </w:instrText>
          </w:r>
          <w:r w:rsidRPr="005E51DA">
            <w:rPr>
              <w:rStyle w:val="Hyperlink"/>
              <w:noProof/>
            </w:rPr>
          </w:r>
          <w:r w:rsidRPr="005E51DA">
            <w:rPr>
              <w:rStyle w:val="Hyperlink"/>
              <w:noProof/>
            </w:rPr>
            <w:fldChar w:fldCharType="separate"/>
          </w:r>
          <w:r w:rsidRPr="005E51DA">
            <w:rPr>
              <w:rStyle w:val="Hyperlink"/>
              <w:noProof/>
            </w:rPr>
            <w:t>References</w:t>
          </w:r>
          <w:r>
            <w:rPr>
              <w:noProof/>
              <w:webHidden/>
            </w:rPr>
            <w:tab/>
          </w:r>
          <w:r>
            <w:rPr>
              <w:noProof/>
              <w:webHidden/>
            </w:rPr>
            <w:fldChar w:fldCharType="begin"/>
          </w:r>
          <w:r>
            <w:rPr>
              <w:noProof/>
              <w:webHidden/>
            </w:rPr>
            <w:instrText xml:space="preserve"> PAGEREF _Toc34766054 \h </w:instrText>
          </w:r>
          <w:r>
            <w:rPr>
              <w:noProof/>
              <w:webHidden/>
            </w:rPr>
          </w:r>
          <w:r>
            <w:rPr>
              <w:noProof/>
              <w:webHidden/>
            </w:rPr>
            <w:fldChar w:fldCharType="separate"/>
          </w:r>
          <w:r>
            <w:rPr>
              <w:noProof/>
              <w:webHidden/>
            </w:rPr>
            <w:t>12</w:t>
          </w:r>
          <w:r>
            <w:rPr>
              <w:noProof/>
              <w:webHidden/>
            </w:rPr>
            <w:fldChar w:fldCharType="end"/>
          </w:r>
          <w:r w:rsidRPr="005E51DA">
            <w:rPr>
              <w:rStyle w:val="Hyperlink"/>
              <w:noProof/>
            </w:rPr>
            <w:fldChar w:fldCharType="end"/>
          </w:r>
        </w:p>
        <w:p w14:paraId="5245F082" w14:textId="4B43BA99" w:rsidR="00EB74F4" w:rsidRDefault="00EB74F4">
          <w:pPr>
            <w:pStyle w:val="TOC1"/>
            <w:tabs>
              <w:tab w:val="right" w:leader="dot" w:pos="8896"/>
            </w:tabs>
            <w:rPr>
              <w:rFonts w:eastAsiaTheme="minorEastAsia" w:cstheme="minorBidi"/>
              <w:b w:val="0"/>
              <w:bCs w:val="0"/>
              <w:i w:val="0"/>
              <w:iCs w:val="0"/>
              <w:noProof/>
              <w:lang w:eastAsia="en-GB"/>
            </w:rPr>
          </w:pPr>
          <w:hyperlink w:anchor="_Toc34766055" w:history="1">
            <w:r w:rsidRPr="005E51DA">
              <w:rPr>
                <w:rStyle w:val="Hyperlink"/>
                <w:noProof/>
              </w:rPr>
              <w:t>Appendix A: Universal Tagset</w:t>
            </w:r>
            <w:r>
              <w:rPr>
                <w:noProof/>
                <w:webHidden/>
              </w:rPr>
              <w:tab/>
            </w:r>
            <w:r>
              <w:rPr>
                <w:noProof/>
                <w:webHidden/>
              </w:rPr>
              <w:fldChar w:fldCharType="begin"/>
            </w:r>
            <w:r>
              <w:rPr>
                <w:noProof/>
                <w:webHidden/>
              </w:rPr>
              <w:instrText xml:space="preserve"> PAGEREF _Toc34766055 \h </w:instrText>
            </w:r>
            <w:r>
              <w:rPr>
                <w:noProof/>
                <w:webHidden/>
              </w:rPr>
            </w:r>
            <w:r>
              <w:rPr>
                <w:noProof/>
                <w:webHidden/>
              </w:rPr>
              <w:fldChar w:fldCharType="separate"/>
            </w:r>
            <w:r>
              <w:rPr>
                <w:noProof/>
                <w:webHidden/>
              </w:rPr>
              <w:t>13</w:t>
            </w:r>
            <w:r>
              <w:rPr>
                <w:noProof/>
                <w:webHidden/>
              </w:rPr>
              <w:fldChar w:fldCharType="end"/>
            </w:r>
          </w:hyperlink>
        </w:p>
        <w:p w14:paraId="60287CBF" w14:textId="4EBB49D2" w:rsidR="00EB74F4" w:rsidRDefault="00EB74F4">
          <w:pPr>
            <w:pStyle w:val="TOC1"/>
            <w:tabs>
              <w:tab w:val="right" w:leader="dot" w:pos="8896"/>
            </w:tabs>
            <w:rPr>
              <w:rFonts w:eastAsiaTheme="minorEastAsia" w:cstheme="minorBidi"/>
              <w:b w:val="0"/>
              <w:bCs w:val="0"/>
              <w:i w:val="0"/>
              <w:iCs w:val="0"/>
              <w:noProof/>
              <w:lang w:eastAsia="en-GB"/>
            </w:rPr>
          </w:pPr>
          <w:hyperlink w:anchor="_Toc34766056" w:history="1">
            <w:r w:rsidRPr="005E51DA">
              <w:rPr>
                <w:rStyle w:val="Hyperlink"/>
                <w:noProof/>
              </w:rPr>
              <w:t>Appendix B: Evolution of unknown word spelling rules</w:t>
            </w:r>
            <w:r>
              <w:rPr>
                <w:noProof/>
                <w:webHidden/>
              </w:rPr>
              <w:tab/>
            </w:r>
            <w:r>
              <w:rPr>
                <w:noProof/>
                <w:webHidden/>
              </w:rPr>
              <w:fldChar w:fldCharType="begin"/>
            </w:r>
            <w:r>
              <w:rPr>
                <w:noProof/>
                <w:webHidden/>
              </w:rPr>
              <w:instrText xml:space="preserve"> PAGEREF _Toc34766056 \h </w:instrText>
            </w:r>
            <w:r>
              <w:rPr>
                <w:noProof/>
                <w:webHidden/>
              </w:rPr>
            </w:r>
            <w:r>
              <w:rPr>
                <w:noProof/>
                <w:webHidden/>
              </w:rPr>
              <w:fldChar w:fldCharType="separate"/>
            </w:r>
            <w:r>
              <w:rPr>
                <w:noProof/>
                <w:webHidden/>
              </w:rPr>
              <w:t>14</w:t>
            </w:r>
            <w:r>
              <w:rPr>
                <w:noProof/>
                <w:webHidden/>
              </w:rPr>
              <w:fldChar w:fldCharType="end"/>
            </w:r>
          </w:hyperlink>
        </w:p>
        <w:p w14:paraId="0C469D35" w14:textId="33F30172" w:rsidR="00EB74F4" w:rsidRDefault="00EB74F4">
          <w:pPr>
            <w:pStyle w:val="TOC1"/>
            <w:tabs>
              <w:tab w:val="right" w:leader="dot" w:pos="8896"/>
            </w:tabs>
            <w:rPr>
              <w:rFonts w:eastAsiaTheme="minorEastAsia" w:cstheme="minorBidi"/>
              <w:b w:val="0"/>
              <w:bCs w:val="0"/>
              <w:i w:val="0"/>
              <w:iCs w:val="0"/>
              <w:noProof/>
              <w:lang w:eastAsia="en-GB"/>
            </w:rPr>
          </w:pPr>
          <w:hyperlink w:anchor="_Toc34766057" w:history="1">
            <w:r w:rsidRPr="005E51DA">
              <w:rPr>
                <w:rStyle w:val="Hyperlink"/>
                <w:noProof/>
              </w:rPr>
              <w:t>Appendix C: Testing Accuracy on Entire Brown Corpus</w:t>
            </w:r>
            <w:r>
              <w:rPr>
                <w:noProof/>
                <w:webHidden/>
              </w:rPr>
              <w:tab/>
            </w:r>
            <w:r>
              <w:rPr>
                <w:noProof/>
                <w:webHidden/>
              </w:rPr>
              <w:fldChar w:fldCharType="begin"/>
            </w:r>
            <w:r>
              <w:rPr>
                <w:noProof/>
                <w:webHidden/>
              </w:rPr>
              <w:instrText xml:space="preserve"> PAGEREF _Toc34766057 \h </w:instrText>
            </w:r>
            <w:r>
              <w:rPr>
                <w:noProof/>
                <w:webHidden/>
              </w:rPr>
            </w:r>
            <w:r>
              <w:rPr>
                <w:noProof/>
                <w:webHidden/>
              </w:rPr>
              <w:fldChar w:fldCharType="separate"/>
            </w:r>
            <w:r>
              <w:rPr>
                <w:noProof/>
                <w:webHidden/>
              </w:rPr>
              <w:t>16</w:t>
            </w:r>
            <w:r>
              <w:rPr>
                <w:noProof/>
                <w:webHidden/>
              </w:rPr>
              <w:fldChar w:fldCharType="end"/>
            </w:r>
          </w:hyperlink>
        </w:p>
        <w:p w14:paraId="06B4B40E" w14:textId="0C09AA5D" w:rsidR="001A469C" w:rsidRPr="00EB74F4" w:rsidRDefault="001A469C" w:rsidP="00996BC1">
          <w:pPr>
            <w:jc w:val="both"/>
            <w:rPr>
              <w:rFonts w:ascii="CMU Sans Serif Medium" w:hAnsi="CMU Sans Serif Medium" w:cs="CMU Sans Serif Medium"/>
            </w:rPr>
          </w:pPr>
          <w:r w:rsidRPr="00EB74F4">
            <w:rPr>
              <w:rFonts w:ascii="CMU Sans Serif Medium" w:hAnsi="CMU Sans Serif Medium" w:cs="CMU Sans Serif Medium"/>
              <w:b/>
              <w:bCs/>
              <w:noProof/>
            </w:rPr>
            <w:fldChar w:fldCharType="end"/>
          </w:r>
        </w:p>
      </w:sdtContent>
    </w:sdt>
    <w:p w14:paraId="30979479" w14:textId="77777777" w:rsidR="001A469C" w:rsidRPr="00EB74F4" w:rsidRDefault="001A469C" w:rsidP="00996BC1">
      <w:pPr>
        <w:jc w:val="both"/>
        <w:rPr>
          <w:rFonts w:ascii="CMU Sans Serif Medium" w:hAnsi="CMU Sans Serif Medium" w:cs="CMU Sans Serif Medium"/>
        </w:rPr>
      </w:pPr>
    </w:p>
    <w:p w14:paraId="7374A785" w14:textId="77777777" w:rsidR="001A469C" w:rsidRPr="00EB74F4" w:rsidRDefault="001A469C" w:rsidP="00996BC1">
      <w:pPr>
        <w:jc w:val="both"/>
        <w:rPr>
          <w:rFonts w:ascii="CMU Sans Serif Medium" w:eastAsiaTheme="majorEastAsia" w:hAnsi="CMU Sans Serif Medium" w:cs="CMU Sans Serif Medium"/>
          <w:sz w:val="32"/>
          <w:szCs w:val="32"/>
        </w:rPr>
      </w:pPr>
      <w:r w:rsidRPr="00EB74F4">
        <w:rPr>
          <w:rFonts w:ascii="CMU Sans Serif Medium" w:hAnsi="CMU Sans Serif Medium" w:cs="CMU Sans Serif Medium"/>
        </w:rPr>
        <w:br w:type="page"/>
      </w:r>
    </w:p>
    <w:p w14:paraId="605BB944" w14:textId="426E4592" w:rsidR="0099364D" w:rsidRPr="00EB74F4" w:rsidRDefault="0099364D" w:rsidP="007A3878">
      <w:pPr>
        <w:pStyle w:val="Heading1LaTeX"/>
        <w:jc w:val="both"/>
      </w:pPr>
      <w:bookmarkStart w:id="1" w:name="_Toc34766036"/>
      <w:r w:rsidRPr="00EB74F4">
        <w:lastRenderedPageBreak/>
        <w:t>Introduction</w:t>
      </w:r>
      <w:bookmarkEnd w:id="1"/>
    </w:p>
    <w:p w14:paraId="2DB8849F" w14:textId="6453D2F7" w:rsidR="007F2B50" w:rsidRPr="00EB74F4" w:rsidRDefault="007F2B50" w:rsidP="007A3878">
      <w:pPr>
        <w:jc w:val="both"/>
        <w:rPr>
          <w:rFonts w:ascii="CMU Sans Serif Medium" w:hAnsi="CMU Sans Serif Medium" w:cs="CMU Sans Serif Medium"/>
        </w:rPr>
      </w:pPr>
    </w:p>
    <w:p w14:paraId="7ED13FD8" w14:textId="704BD920" w:rsidR="00C06C78" w:rsidRPr="00EB74F4" w:rsidRDefault="00C06C78" w:rsidP="007A3878">
      <w:pPr>
        <w:pStyle w:val="Heading2LaTeX"/>
        <w:jc w:val="both"/>
      </w:pPr>
      <w:bookmarkStart w:id="2" w:name="_Toc34766037"/>
      <w:r w:rsidRPr="00EB74F4">
        <w:t>Features implemented</w:t>
      </w:r>
      <w:bookmarkEnd w:id="2"/>
    </w:p>
    <w:p w14:paraId="141F4D43" w14:textId="6DDDC4B1" w:rsidR="00C06C78" w:rsidRPr="00EB74F4" w:rsidRDefault="00C06C78" w:rsidP="007A3878">
      <w:pPr>
        <w:jc w:val="both"/>
        <w:rPr>
          <w:rFonts w:ascii="CMU Sans Serif Medium" w:hAnsi="CMU Sans Serif Medium" w:cs="CMU Sans Serif Medium"/>
        </w:rPr>
      </w:pPr>
    </w:p>
    <w:p w14:paraId="6FCFB10F" w14:textId="5F4AB020" w:rsidR="00D41017" w:rsidRPr="00EB74F4" w:rsidRDefault="00D41017" w:rsidP="007A3878">
      <w:pPr>
        <w:jc w:val="both"/>
        <w:rPr>
          <w:rFonts w:ascii="CMU Sans Serif Medium" w:hAnsi="CMU Sans Serif Medium" w:cs="CMU Sans Serif Medium"/>
        </w:rPr>
      </w:pPr>
      <w:r w:rsidRPr="00EB74F4">
        <w:rPr>
          <w:rFonts w:ascii="CMU Sans Serif Medium" w:hAnsi="CMU Sans Serif Medium" w:cs="CMU Sans Serif Medium"/>
        </w:rPr>
        <w:t xml:space="preserve">A POS tagger using the </w:t>
      </w:r>
      <w:proofErr w:type="spellStart"/>
      <w:r w:rsidRPr="00EB74F4">
        <w:rPr>
          <w:rFonts w:ascii="CMU Sans Serif Medium" w:hAnsi="CMU Sans Serif Medium" w:cs="CMU Sans Serif Medium"/>
        </w:rPr>
        <w:t>Viberbi</w:t>
      </w:r>
      <w:proofErr w:type="spellEnd"/>
      <w:r w:rsidRPr="00EB74F4">
        <w:rPr>
          <w:rFonts w:ascii="CMU Sans Serif Medium" w:hAnsi="CMU Sans Serif Medium" w:cs="CMU Sans Serif Medium"/>
        </w:rPr>
        <w:t xml:space="preserve"> algorithm to predict POS tags in sentences is created </w:t>
      </w:r>
      <w:r w:rsidR="0075482B" w:rsidRPr="00EB74F4">
        <w:rPr>
          <w:rFonts w:ascii="CMU Sans Serif Medium" w:hAnsi="CMU Sans Serif Medium" w:cs="CMU Sans Serif Medium"/>
        </w:rPr>
        <w:t>in Python for this practical</w:t>
      </w:r>
      <w:r w:rsidRPr="00EB74F4">
        <w:rPr>
          <w:rFonts w:ascii="CMU Sans Serif Medium" w:hAnsi="CMU Sans Serif Medium" w:cs="CMU Sans Serif Medium"/>
        </w:rPr>
        <w:t>. It includes the following implementations:</w:t>
      </w:r>
    </w:p>
    <w:p w14:paraId="5702FAEB" w14:textId="77777777" w:rsidR="00D41017" w:rsidRPr="00EB74F4" w:rsidRDefault="00D41017" w:rsidP="00D41017">
      <w:pPr>
        <w:pStyle w:val="ListParagraph"/>
        <w:numPr>
          <w:ilvl w:val="0"/>
          <w:numId w:val="19"/>
        </w:numPr>
        <w:jc w:val="both"/>
        <w:rPr>
          <w:rFonts w:ascii="CMU Sans Serif Medium" w:hAnsi="CMU Sans Serif Medium" w:cs="CMU Sans Serif Medium"/>
        </w:rPr>
      </w:pPr>
      <w:r w:rsidRPr="00EB74F4">
        <w:rPr>
          <w:rFonts w:ascii="CMU Sans Serif Medium" w:hAnsi="CMU Sans Serif Medium" w:cs="CMU Sans Serif Medium"/>
        </w:rPr>
        <w:t>Specification:</w:t>
      </w:r>
    </w:p>
    <w:p w14:paraId="4C693807" w14:textId="547EEAFD" w:rsidR="00D41017" w:rsidRPr="00EB74F4" w:rsidRDefault="00D41017" w:rsidP="00D41017">
      <w:pPr>
        <w:pStyle w:val="ListParagraph"/>
        <w:numPr>
          <w:ilvl w:val="1"/>
          <w:numId w:val="19"/>
        </w:numPr>
        <w:jc w:val="both"/>
        <w:rPr>
          <w:rFonts w:ascii="CMU Sans Serif Medium" w:hAnsi="CMU Sans Serif Medium" w:cs="CMU Sans Serif Medium"/>
        </w:rPr>
      </w:pPr>
      <w:r w:rsidRPr="00EB74F4">
        <w:rPr>
          <w:rFonts w:ascii="CMU Sans Serif Medium" w:hAnsi="CMU Sans Serif Medium" w:cs="CMU Sans Serif Medium"/>
        </w:rPr>
        <w:t>HMM word emission frequency smoothin</w:t>
      </w:r>
      <w:r w:rsidR="009113E6" w:rsidRPr="00EB74F4">
        <w:rPr>
          <w:rFonts w:ascii="CMU Sans Serif Medium" w:hAnsi="CMU Sans Serif Medium" w:cs="CMU Sans Serif Medium"/>
        </w:rPr>
        <w:t>g,</w:t>
      </w:r>
    </w:p>
    <w:p w14:paraId="1818E99E" w14:textId="6A6690D3" w:rsidR="00D41017" w:rsidRPr="00EB74F4" w:rsidRDefault="00D41017" w:rsidP="00D41017">
      <w:pPr>
        <w:pStyle w:val="ListParagraph"/>
        <w:numPr>
          <w:ilvl w:val="1"/>
          <w:numId w:val="19"/>
        </w:numPr>
        <w:jc w:val="both"/>
        <w:rPr>
          <w:rFonts w:ascii="CMU Sans Serif Medium" w:hAnsi="CMU Sans Serif Medium" w:cs="CMU Sans Serif Medium"/>
        </w:rPr>
      </w:pPr>
      <w:r w:rsidRPr="00EB74F4">
        <w:rPr>
          <w:rFonts w:ascii="CMU Sans Serif Medium" w:hAnsi="CMU Sans Serif Medium" w:cs="CMU Sans Serif Medium"/>
        </w:rPr>
        <w:t>Unknown word handling</w:t>
      </w:r>
      <w:r w:rsidR="005A5E4F" w:rsidRPr="00EB74F4">
        <w:rPr>
          <w:rFonts w:ascii="CMU Sans Serif Medium" w:hAnsi="CMU Sans Serif Medium" w:cs="CMU Sans Serif Medium"/>
        </w:rPr>
        <w:t>.</w:t>
      </w:r>
    </w:p>
    <w:p w14:paraId="2B8B772A" w14:textId="098727DC" w:rsidR="00D41017" w:rsidRPr="00EB74F4" w:rsidRDefault="00D41017" w:rsidP="00D41017">
      <w:pPr>
        <w:pStyle w:val="ListParagraph"/>
        <w:numPr>
          <w:ilvl w:val="0"/>
          <w:numId w:val="19"/>
        </w:numPr>
        <w:jc w:val="both"/>
        <w:rPr>
          <w:rFonts w:ascii="CMU Sans Serif Medium" w:hAnsi="CMU Sans Serif Medium" w:cs="CMU Sans Serif Medium"/>
        </w:rPr>
      </w:pPr>
      <w:r w:rsidRPr="00EB74F4">
        <w:rPr>
          <w:rFonts w:ascii="CMU Sans Serif Medium" w:hAnsi="CMU Sans Serif Medium" w:cs="CMU Sans Serif Medium"/>
        </w:rPr>
        <w:t>Additional:</w:t>
      </w:r>
    </w:p>
    <w:p w14:paraId="2110D9EC" w14:textId="213FB383" w:rsidR="00551B78" w:rsidRPr="00EB74F4" w:rsidRDefault="00551B78" w:rsidP="00551B78">
      <w:pPr>
        <w:pStyle w:val="ListParagraph"/>
        <w:numPr>
          <w:ilvl w:val="1"/>
          <w:numId w:val="19"/>
        </w:numPr>
        <w:jc w:val="both"/>
        <w:rPr>
          <w:rFonts w:ascii="CMU Sans Serif Medium" w:hAnsi="CMU Sans Serif Medium" w:cs="CMU Sans Serif Medium"/>
        </w:rPr>
      </w:pPr>
      <w:r w:rsidRPr="00EB74F4">
        <w:rPr>
          <w:rFonts w:ascii="CMU Sans Serif Medium" w:hAnsi="CMU Sans Serif Medium" w:cs="CMU Sans Serif Medium"/>
        </w:rPr>
        <w:t>Extra unknown words</w:t>
      </w:r>
      <w:r w:rsidR="00DD6797" w:rsidRPr="00EB74F4">
        <w:rPr>
          <w:rFonts w:ascii="CMU Sans Serif Medium" w:hAnsi="CMU Sans Serif Medium" w:cs="CMU Sans Serif Medium"/>
        </w:rPr>
        <w:t xml:space="preserve"> rules based on their </w:t>
      </w:r>
      <w:r w:rsidR="00DF5C28" w:rsidRPr="00EB74F4">
        <w:rPr>
          <w:rFonts w:ascii="CMU Sans Serif Medium" w:hAnsi="CMU Sans Serif Medium" w:cs="CMU Sans Serif Medium"/>
        </w:rPr>
        <w:t xml:space="preserve">morphological </w:t>
      </w:r>
      <w:r w:rsidR="00DF5C28" w:rsidRPr="00EB74F4">
        <w:rPr>
          <w:rFonts w:ascii="CMU Sans Serif Medium" w:hAnsi="CMU Sans Serif Medium" w:cs="CMU Sans Serif Medium"/>
        </w:rPr>
        <w:t>idiosyncrasies</w:t>
      </w:r>
      <w:r w:rsidR="00DD6797" w:rsidRPr="00EB74F4">
        <w:rPr>
          <w:rFonts w:ascii="CMU Sans Serif Medium" w:hAnsi="CMU Sans Serif Medium" w:cs="CMU Sans Serif Medium"/>
        </w:rPr>
        <w:t>.</w:t>
      </w:r>
    </w:p>
    <w:p w14:paraId="39AB65F2" w14:textId="304E0749" w:rsidR="00885CA7" w:rsidRPr="00EB74F4" w:rsidRDefault="00D41017" w:rsidP="007A3878">
      <w:pPr>
        <w:pStyle w:val="ListParagraph"/>
        <w:numPr>
          <w:ilvl w:val="1"/>
          <w:numId w:val="19"/>
        </w:numPr>
        <w:jc w:val="both"/>
        <w:rPr>
          <w:rFonts w:ascii="CMU Sans Serif Medium" w:hAnsi="CMU Sans Serif Medium" w:cs="CMU Sans Serif Medium"/>
        </w:rPr>
      </w:pPr>
      <w:r w:rsidRPr="00EB74F4">
        <w:rPr>
          <w:rFonts w:ascii="CMU Sans Serif Medium" w:hAnsi="CMU Sans Serif Medium" w:cs="CMU Sans Serif Medium"/>
        </w:rPr>
        <w:t>Command-line parsing interface</w:t>
      </w:r>
      <w:r w:rsidR="009113E6" w:rsidRPr="00EB74F4">
        <w:rPr>
          <w:rFonts w:ascii="CMU Sans Serif Medium" w:hAnsi="CMU Sans Serif Medium" w:cs="CMU Sans Serif Medium"/>
        </w:rPr>
        <w:t>,</w:t>
      </w:r>
    </w:p>
    <w:p w14:paraId="2818E5A9" w14:textId="32CABD20" w:rsidR="009113E6" w:rsidRPr="00EB74F4" w:rsidRDefault="00A77395" w:rsidP="007A3878">
      <w:pPr>
        <w:pStyle w:val="ListParagraph"/>
        <w:numPr>
          <w:ilvl w:val="1"/>
          <w:numId w:val="19"/>
        </w:numPr>
        <w:jc w:val="both"/>
        <w:rPr>
          <w:rFonts w:ascii="CMU Sans Serif Medium" w:hAnsi="CMU Sans Serif Medium" w:cs="CMU Sans Serif Medium"/>
        </w:rPr>
      </w:pPr>
      <w:r w:rsidRPr="00EB74F4">
        <w:rPr>
          <w:rFonts w:ascii="CMU Sans Serif Medium" w:hAnsi="CMU Sans Serif Medium" w:cs="CMU Sans Serif Medium"/>
        </w:rPr>
        <w:t>HMM training d</w:t>
      </w:r>
      <w:r w:rsidR="0038346E" w:rsidRPr="00EB74F4">
        <w:rPr>
          <w:rFonts w:ascii="CMU Sans Serif Medium" w:hAnsi="CMU Sans Serif Medium" w:cs="CMU Sans Serif Medium"/>
        </w:rPr>
        <w:t xml:space="preserve">ata </w:t>
      </w:r>
      <w:r w:rsidR="009113E6" w:rsidRPr="00EB74F4">
        <w:rPr>
          <w:rFonts w:ascii="CMU Sans Serif Medium" w:hAnsi="CMU Sans Serif Medium" w:cs="CMU Sans Serif Medium"/>
        </w:rPr>
        <w:t>saving for quicker program execution.</w:t>
      </w:r>
    </w:p>
    <w:p w14:paraId="4D413C77" w14:textId="77777777" w:rsidR="00A24504" w:rsidRPr="00EB74F4" w:rsidRDefault="00A24504" w:rsidP="007A3878">
      <w:pPr>
        <w:jc w:val="both"/>
        <w:rPr>
          <w:rFonts w:ascii="CMU Sans Serif Medium" w:hAnsi="CMU Sans Serif Medium" w:cs="CMU Sans Serif Medium"/>
        </w:rPr>
      </w:pPr>
    </w:p>
    <w:p w14:paraId="3D5C4A18" w14:textId="14C93001" w:rsidR="002F5297" w:rsidRPr="00EB74F4" w:rsidRDefault="002F5297" w:rsidP="007A3878">
      <w:pPr>
        <w:pStyle w:val="Heading2LaTeX"/>
        <w:jc w:val="both"/>
      </w:pPr>
      <w:bookmarkStart w:id="3" w:name="_Toc34766038"/>
      <w:r w:rsidRPr="00EB74F4">
        <w:t>Usage</w:t>
      </w:r>
      <w:bookmarkEnd w:id="3"/>
    </w:p>
    <w:p w14:paraId="7CE67E20" w14:textId="318197E6" w:rsidR="00C06C78" w:rsidRPr="00EB74F4" w:rsidRDefault="00C06C78" w:rsidP="007A3878">
      <w:pPr>
        <w:jc w:val="both"/>
        <w:rPr>
          <w:rFonts w:ascii="CMU Sans Serif Medium" w:hAnsi="CMU Sans Serif Medium" w:cs="CMU Sans Serif Medium"/>
        </w:rPr>
      </w:pPr>
    </w:p>
    <w:p w14:paraId="4B6AB0A9" w14:textId="14692A42" w:rsidR="00517E35" w:rsidRPr="00EB74F4" w:rsidRDefault="00517E35" w:rsidP="007A3878">
      <w:pPr>
        <w:jc w:val="both"/>
        <w:rPr>
          <w:rFonts w:ascii="CMU Sans Serif Medium" w:hAnsi="CMU Sans Serif Medium" w:cs="CMU Sans Serif Medium"/>
        </w:rPr>
      </w:pPr>
      <w:r w:rsidRPr="00EB74F4">
        <w:rPr>
          <w:rFonts w:ascii="CMU Sans Serif Medium" w:hAnsi="CMU Sans Serif Medium" w:cs="CMU Sans Serif Medium"/>
        </w:rPr>
        <w:t>Before running the program, create a new virtual environment to install Python libraries such as NLTK and run the following command:</w:t>
      </w:r>
    </w:p>
    <w:p w14:paraId="1CC3E17F" w14:textId="525D451B" w:rsidR="00517E35" w:rsidRPr="00EB74F4" w:rsidRDefault="00517E35" w:rsidP="005154DD">
      <w:pPr>
        <w:pStyle w:val="HTMLPreformatted"/>
        <w:numPr>
          <w:ilvl w:val="0"/>
          <w:numId w:val="2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11499117"/>
        <w:rPr>
          <w:rFonts w:ascii="CMU Sans Serif Medium" w:hAnsi="CMU Sans Serif Medium" w:cs="CMU Sans Serif Medium"/>
        </w:rPr>
      </w:pPr>
      <w:r w:rsidRPr="00EB74F4">
        <w:rPr>
          <w:rFonts w:ascii="CMU Sans Serif Medium" w:hAnsi="CMU Sans Serif Medium" w:cs="CMU Sans Serif Medium"/>
          <w:color w:val="000000"/>
        </w:rPr>
        <w:t xml:space="preserve">pip install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r requirement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txt</w:t>
      </w:r>
    </w:p>
    <w:p w14:paraId="1AA00D0E" w14:textId="04296066" w:rsidR="00FD00F0" w:rsidRPr="00EB74F4" w:rsidRDefault="00EE6A2D" w:rsidP="0031461C">
      <w:pPr>
        <w:ind w:firstLine="360"/>
        <w:jc w:val="both"/>
        <w:rPr>
          <w:rFonts w:ascii="CMU Sans Serif Medium" w:hAnsi="CMU Sans Serif Medium" w:cs="CMU Sans Serif Medium"/>
        </w:rPr>
      </w:pPr>
      <w:r w:rsidRPr="00EB74F4">
        <w:rPr>
          <w:rFonts w:ascii="CMU Sans Serif Medium" w:hAnsi="CMU Sans Serif Medium" w:cs="CMU Sans Serif Medium"/>
        </w:rPr>
        <w:t>To run the POS tagger in Python, move to the “</w:t>
      </w:r>
      <w:proofErr w:type="spellStart"/>
      <w:r w:rsidRPr="00EB74F4">
        <w:rPr>
          <w:rFonts w:ascii="CMU Sans Serif Medium" w:hAnsi="CMU Sans Serif Medium" w:cs="CMU Sans Serif Medium"/>
          <w:i/>
          <w:iCs/>
        </w:rPr>
        <w:t>src</w:t>
      </w:r>
      <w:proofErr w:type="spellEnd"/>
      <w:r w:rsidRPr="00EB74F4">
        <w:rPr>
          <w:rFonts w:ascii="CMU Sans Serif Medium" w:hAnsi="CMU Sans Serif Medium" w:cs="CMU Sans Serif Medium"/>
        </w:rPr>
        <w:t xml:space="preserve">” directory and run the following </w:t>
      </w:r>
      <w:r w:rsidR="003A77C7" w:rsidRPr="00EB74F4">
        <w:rPr>
          <w:rFonts w:ascii="CMU Sans Serif Medium" w:hAnsi="CMU Sans Serif Medium" w:cs="CMU Sans Serif Medium"/>
        </w:rPr>
        <w:t>command</w:t>
      </w:r>
      <w:r w:rsidRPr="00EB74F4">
        <w:rPr>
          <w:rFonts w:ascii="CMU Sans Serif Medium" w:hAnsi="CMU Sans Serif Medium" w:cs="CMU Sans Serif Medium"/>
        </w:rPr>
        <w:t>.</w:t>
      </w:r>
    </w:p>
    <w:p w14:paraId="6988CEE4" w14:textId="48E8464A" w:rsidR="00FD00F0" w:rsidRPr="00EB74F4" w:rsidRDefault="00FD00F0" w:rsidP="00FD00F0">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2787739"/>
        <w:rPr>
          <w:rFonts w:ascii="CMU Sans Serif Medium" w:hAnsi="CMU Sans Serif Medium" w:cs="CMU Sans Serif Medium"/>
        </w:rPr>
      </w:pPr>
      <w:r w:rsidRPr="00EB74F4">
        <w:rPr>
          <w:rFonts w:ascii="CMU Sans Serif Medium" w:hAnsi="CMU Sans Serif Medium" w:cs="CMU Sans Serif Medium"/>
          <w:color w:val="000000"/>
        </w:rPr>
        <w:t>python mai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py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corpus </w:t>
      </w:r>
      <w:r w:rsidRPr="00EB74F4">
        <w:rPr>
          <w:rFonts w:ascii="CMU Sans Serif Medium" w:hAnsi="CMU Sans Serif Medium" w:cs="CMU Sans Serif Medium"/>
          <w:color w:val="008800"/>
        </w:rPr>
        <w:t>&lt;</w:t>
      </w:r>
      <w:proofErr w:type="spellStart"/>
      <w:r w:rsidRPr="00EB74F4">
        <w:rPr>
          <w:rFonts w:ascii="CMU Sans Serif Medium" w:hAnsi="CMU Sans Serif Medium" w:cs="CMU Sans Serif Medium"/>
          <w:color w:val="008800"/>
        </w:rPr>
        <w:t>corpus_name</w:t>
      </w:r>
      <w:proofErr w:type="spellEnd"/>
      <w:r w:rsidRPr="00EB74F4">
        <w:rPr>
          <w:rFonts w:ascii="CMU Sans Serif Medium" w:hAnsi="CMU Sans Serif Medium" w:cs="CMU Sans Serif Medium"/>
          <w:color w:val="008800"/>
        </w:rPr>
        <w:t>&g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d</w:t>
      </w:r>
      <w:r w:rsidRPr="00EB74F4">
        <w:rPr>
          <w:rFonts w:ascii="CMU Sans Serif Medium" w:hAnsi="CMU Sans Serif Medium" w:cs="CMU Sans Serif Medium"/>
          <w:color w:val="666600"/>
        </w:rPr>
        <w:t>]</w:t>
      </w:r>
    </w:p>
    <w:p w14:paraId="2546D2EA" w14:textId="09219CCB" w:rsidR="00D06EFC" w:rsidRPr="00EB74F4" w:rsidRDefault="00FF6209" w:rsidP="007A3878">
      <w:pPr>
        <w:jc w:val="both"/>
        <w:rPr>
          <w:rFonts w:ascii="CMU Sans Serif Medium" w:hAnsi="CMU Sans Serif Medium" w:cs="CMU Sans Serif Medium"/>
        </w:rPr>
      </w:pPr>
      <w:r w:rsidRPr="00EB74F4">
        <w:rPr>
          <w:rFonts w:ascii="CMU Sans Serif Medium" w:hAnsi="CMU Sans Serif Medium" w:cs="CMU Sans Serif Medium"/>
        </w:rPr>
        <w:t>w</w:t>
      </w:r>
      <w:r w:rsidR="00D06EFC" w:rsidRPr="00EB74F4">
        <w:rPr>
          <w:rFonts w:ascii="CMU Sans Serif Medium" w:hAnsi="CMU Sans Serif Medium" w:cs="CMU Sans Serif Medium"/>
        </w:rPr>
        <w:t>here:</w:t>
      </w:r>
    </w:p>
    <w:p w14:paraId="7248CABE" w14:textId="29317636" w:rsidR="00FD00F0" w:rsidRPr="00EB74F4" w:rsidRDefault="00FD00F0" w:rsidP="007A3878">
      <w:pPr>
        <w:pStyle w:val="ListParagraph"/>
        <w:numPr>
          <w:ilvl w:val="0"/>
          <w:numId w:val="7"/>
        </w:numPr>
        <w:jc w:val="both"/>
        <w:rPr>
          <w:rFonts w:ascii="CMU Sans Serif Medium" w:hAnsi="CMU Sans Serif Medium" w:cs="CMU Sans Serif Medium"/>
        </w:rPr>
      </w:pPr>
      <w:r w:rsidRPr="00EB74F4">
        <w:rPr>
          <w:rFonts w:ascii="CMU Sans Serif Medium" w:hAnsi="CMU Sans Serif Medium" w:cs="CMU Sans Serif Medium"/>
        </w:rPr>
        <w:t>-</w:t>
      </w:r>
      <w:r w:rsidRPr="00EB74F4">
        <w:rPr>
          <w:rFonts w:ascii="CMU Sans Serif Medium" w:hAnsi="CMU Sans Serif Medium" w:cs="CMU Sans Serif Medium"/>
          <w:i/>
          <w:iCs/>
        </w:rPr>
        <w:t>corpus</w:t>
      </w:r>
      <w:r w:rsidRPr="00EB74F4">
        <w:rPr>
          <w:rFonts w:ascii="CMU Sans Serif Medium" w:hAnsi="CMU Sans Serif Medium" w:cs="CMU Sans Serif Medium"/>
        </w:rPr>
        <w:t>: is the name of corpus to use</w:t>
      </w:r>
      <w:r w:rsidR="009820F9" w:rsidRPr="00EB74F4">
        <w:rPr>
          <w:rFonts w:ascii="CMU Sans Serif Medium" w:hAnsi="CMU Sans Serif Medium" w:cs="CMU Sans Serif Medium"/>
        </w:rPr>
        <w:t>, which</w:t>
      </w:r>
      <w:r w:rsidRPr="00EB74F4">
        <w:rPr>
          <w:rFonts w:ascii="CMU Sans Serif Medium" w:hAnsi="CMU Sans Serif Medium" w:cs="CMU Sans Serif Medium"/>
        </w:rPr>
        <w:t xml:space="preserve"> can be either “brown” or “</w:t>
      </w:r>
      <w:proofErr w:type="spellStart"/>
      <w:r w:rsidR="007D3324" w:rsidRPr="00EB74F4">
        <w:rPr>
          <w:rFonts w:ascii="CMU Sans Serif Medium" w:hAnsi="CMU Sans Serif Medium" w:cs="CMU Sans Serif Medium"/>
        </w:rPr>
        <w:t>f</w:t>
      </w:r>
      <w:r w:rsidRPr="00EB74F4">
        <w:rPr>
          <w:rFonts w:ascii="CMU Sans Serif Medium" w:hAnsi="CMU Sans Serif Medium" w:cs="CMU Sans Serif Medium"/>
        </w:rPr>
        <w:t>loresta</w:t>
      </w:r>
      <w:proofErr w:type="spellEnd"/>
      <w:r w:rsidRPr="00EB74F4">
        <w:rPr>
          <w:rFonts w:ascii="CMU Sans Serif Medium" w:hAnsi="CMU Sans Serif Medium" w:cs="CMU Sans Serif Medium"/>
        </w:rPr>
        <w:t>”. This is an optional argument that defaults to “brown” if nothing is specified.</w:t>
      </w:r>
    </w:p>
    <w:p w14:paraId="18035687" w14:textId="11DD4FBD" w:rsidR="00211BC0" w:rsidRPr="00EB74F4" w:rsidRDefault="00632A46" w:rsidP="007A3878">
      <w:pPr>
        <w:pStyle w:val="ListParagraph"/>
        <w:numPr>
          <w:ilvl w:val="0"/>
          <w:numId w:val="7"/>
        </w:numPr>
        <w:jc w:val="both"/>
        <w:rPr>
          <w:rFonts w:ascii="CMU Sans Serif Medium" w:hAnsi="CMU Sans Serif Medium" w:cs="CMU Sans Serif Medium"/>
        </w:rPr>
      </w:pPr>
      <w:r w:rsidRPr="00EB74F4">
        <w:rPr>
          <w:rFonts w:ascii="CMU Sans Serif Medium" w:hAnsi="CMU Sans Serif Medium" w:cs="CMU Sans Serif Medium"/>
          <w:i/>
          <w:iCs/>
        </w:rPr>
        <w:t>-r</w:t>
      </w:r>
      <w:r w:rsidR="00386948" w:rsidRPr="00EB74F4">
        <w:rPr>
          <w:rFonts w:ascii="CMU Sans Serif Medium" w:hAnsi="CMU Sans Serif Medium" w:cs="CMU Sans Serif Medium"/>
          <w:i/>
          <w:iCs/>
        </w:rPr>
        <w:t>:</w:t>
      </w:r>
      <w:r w:rsidR="007561C1" w:rsidRPr="00EB74F4">
        <w:rPr>
          <w:rFonts w:ascii="CMU Sans Serif Medium" w:hAnsi="CMU Sans Serif Medium" w:cs="CMU Sans Serif Medium"/>
        </w:rPr>
        <w:t xml:space="preserve"> is a flag that forces the program to recompute the HMM’s tag transition and word emission probabilities</w:t>
      </w:r>
      <w:r w:rsidR="00197CC0" w:rsidRPr="00EB74F4">
        <w:rPr>
          <w:rFonts w:ascii="CMU Sans Serif Medium" w:hAnsi="CMU Sans Serif Medium" w:cs="CMU Sans Serif Medium"/>
        </w:rPr>
        <w:t xml:space="preserve"> rather than loading previously computed versions into memory.</w:t>
      </w:r>
    </w:p>
    <w:p w14:paraId="748459C7" w14:textId="6C5CC3B3" w:rsidR="002766A1" w:rsidRPr="00EB74F4" w:rsidRDefault="00632A46" w:rsidP="007A3878">
      <w:pPr>
        <w:pStyle w:val="ListParagraph"/>
        <w:numPr>
          <w:ilvl w:val="0"/>
          <w:numId w:val="7"/>
        </w:numPr>
        <w:jc w:val="both"/>
        <w:rPr>
          <w:rFonts w:ascii="CMU Sans Serif Medium" w:hAnsi="CMU Sans Serif Medium" w:cs="CMU Sans Serif Medium"/>
        </w:rPr>
      </w:pPr>
      <w:r w:rsidRPr="00EB74F4">
        <w:rPr>
          <w:rFonts w:ascii="CMU Sans Serif Medium" w:hAnsi="CMU Sans Serif Medium" w:cs="CMU Sans Serif Medium"/>
          <w:i/>
          <w:iCs/>
        </w:rPr>
        <w:t>-d</w:t>
      </w:r>
      <w:r w:rsidRPr="00EB74F4">
        <w:rPr>
          <w:rFonts w:ascii="CMU Sans Serif Medium" w:hAnsi="CMU Sans Serif Medium" w:cs="CMU Sans Serif Medium"/>
        </w:rPr>
        <w:t xml:space="preserve"> is a flag that enters </w:t>
      </w:r>
      <w:r w:rsidRPr="00EB74F4">
        <w:rPr>
          <w:rFonts w:ascii="CMU Sans Serif Medium" w:hAnsi="CMU Sans Serif Medium" w:cs="CMU Sans Serif Medium"/>
          <w:i/>
          <w:iCs/>
        </w:rPr>
        <w:t>debugging</w:t>
      </w:r>
      <w:r w:rsidRPr="00EB74F4">
        <w:rPr>
          <w:rFonts w:ascii="CMU Sans Serif Medium" w:hAnsi="CMU Sans Serif Medium" w:cs="CMU Sans Serif Medium"/>
        </w:rPr>
        <w:t xml:space="preserve"> mode, printing additional statements on the command line</w:t>
      </w:r>
      <w:r w:rsidR="00580610" w:rsidRPr="00EB74F4">
        <w:rPr>
          <w:rFonts w:ascii="CMU Sans Serif Medium" w:hAnsi="CMU Sans Serif Medium" w:cs="CMU Sans Serif Medium"/>
        </w:rPr>
        <w:t>.</w:t>
      </w:r>
    </w:p>
    <w:p w14:paraId="1AF4F938" w14:textId="77777777" w:rsidR="00A24504" w:rsidRPr="00EB74F4" w:rsidRDefault="00A24504" w:rsidP="007A3878">
      <w:pPr>
        <w:jc w:val="both"/>
        <w:rPr>
          <w:rFonts w:ascii="CMU Sans Serif Medium" w:hAnsi="CMU Sans Serif Medium" w:cs="CMU Sans Serif Medium"/>
        </w:rPr>
      </w:pPr>
    </w:p>
    <w:p w14:paraId="1525B830" w14:textId="1D9B1BFE" w:rsidR="0043238A" w:rsidRPr="00EB74F4" w:rsidRDefault="00D72B0C" w:rsidP="007A3878">
      <w:pPr>
        <w:pStyle w:val="Heading2LaTeX"/>
        <w:jc w:val="both"/>
      </w:pPr>
      <w:r w:rsidRPr="00EB74F4">
        <w:t> </w:t>
      </w:r>
      <w:bookmarkStart w:id="4" w:name="_Toc34766039"/>
      <w:r w:rsidR="00756925" w:rsidRPr="00EB74F4">
        <w:t>Tools</w:t>
      </w:r>
      <w:r w:rsidR="00822B6E" w:rsidRPr="00EB74F4">
        <w:t xml:space="preserve"> used</w:t>
      </w:r>
      <w:bookmarkEnd w:id="4"/>
    </w:p>
    <w:p w14:paraId="723BCC1F" w14:textId="77777777" w:rsidR="005D76BD" w:rsidRPr="00EB74F4" w:rsidRDefault="005D76BD" w:rsidP="007A3878">
      <w:pPr>
        <w:jc w:val="both"/>
        <w:rPr>
          <w:rFonts w:ascii="CMU Sans Serif Medium" w:hAnsi="CMU Sans Serif Medium" w:cs="CMU Sans Serif Medium"/>
        </w:rPr>
      </w:pPr>
    </w:p>
    <w:p w14:paraId="0AE0F46C" w14:textId="1F035E68" w:rsidR="0043238A" w:rsidRPr="00EB74F4" w:rsidRDefault="0043238A"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t>Programming language: Python 3.7</w:t>
      </w:r>
      <w:r w:rsidR="00583B01" w:rsidRPr="00EB74F4">
        <w:rPr>
          <w:rFonts w:ascii="CMU Sans Serif Medium" w:hAnsi="CMU Sans Serif Medium" w:cs="CMU Sans Serif Medium"/>
        </w:rPr>
        <w:t>.</w:t>
      </w:r>
    </w:p>
    <w:p w14:paraId="41E40F8F" w14:textId="4823C32D" w:rsidR="00DA183C" w:rsidRPr="00EB74F4" w:rsidRDefault="00DA183C"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t>Python libraries used: NLTK</w:t>
      </w:r>
      <w:r w:rsidR="008C276A" w:rsidRPr="00EB74F4">
        <w:rPr>
          <w:rStyle w:val="FootnoteReference"/>
          <w:rFonts w:ascii="CMU Sans Serif Medium" w:hAnsi="CMU Sans Serif Medium" w:cs="CMU Sans Serif Medium"/>
        </w:rPr>
        <w:footnoteReference w:id="1"/>
      </w:r>
      <w:r w:rsidR="00583B01" w:rsidRPr="00EB74F4">
        <w:rPr>
          <w:rFonts w:ascii="CMU Sans Serif Medium" w:hAnsi="CMU Sans Serif Medium" w:cs="CMU Sans Serif Medium"/>
        </w:rPr>
        <w:t>.</w:t>
      </w:r>
    </w:p>
    <w:p w14:paraId="21FEDFF0" w14:textId="75F16104" w:rsidR="0043238A" w:rsidRPr="00EB74F4" w:rsidRDefault="0043238A"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t>Editor: PyCharm</w:t>
      </w:r>
      <w:r w:rsidR="00B03933" w:rsidRPr="00EB74F4">
        <w:rPr>
          <w:rStyle w:val="FootnoteReference"/>
          <w:rFonts w:ascii="CMU Sans Serif Medium" w:hAnsi="CMU Sans Serif Medium" w:cs="CMU Sans Serif Medium"/>
        </w:rPr>
        <w:footnoteReference w:id="2"/>
      </w:r>
      <w:r w:rsidR="00583B01" w:rsidRPr="00EB74F4">
        <w:rPr>
          <w:rFonts w:ascii="CMU Sans Serif Medium" w:hAnsi="CMU Sans Serif Medium" w:cs="CMU Sans Serif Medium"/>
        </w:rPr>
        <w:t>.</w:t>
      </w:r>
    </w:p>
    <w:p w14:paraId="40EFF3F1" w14:textId="4118F810" w:rsidR="002720CC" w:rsidRPr="00EB74F4" w:rsidRDefault="002720CC"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t>Version controlling: Git and GitHub (private repository)</w:t>
      </w:r>
      <w:r w:rsidR="00583B01" w:rsidRPr="00EB74F4">
        <w:rPr>
          <w:rFonts w:ascii="CMU Sans Serif Medium" w:hAnsi="CMU Sans Serif Medium" w:cs="CMU Sans Serif Medium"/>
        </w:rPr>
        <w:t>.</w:t>
      </w:r>
    </w:p>
    <w:p w14:paraId="08A5070B" w14:textId="0F1F5BFF" w:rsidR="00045D24" w:rsidRPr="00EB74F4" w:rsidRDefault="009141D4"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lastRenderedPageBreak/>
        <w:t>Results analysis and c</w:t>
      </w:r>
      <w:r w:rsidR="00045D24" w:rsidRPr="00EB74F4">
        <w:rPr>
          <w:rFonts w:ascii="CMU Sans Serif Medium" w:hAnsi="CMU Sans Serif Medium" w:cs="CMU Sans Serif Medium"/>
        </w:rPr>
        <w:t>har</w:t>
      </w:r>
      <w:r w:rsidRPr="00EB74F4">
        <w:rPr>
          <w:rFonts w:ascii="CMU Sans Serif Medium" w:hAnsi="CMU Sans Serif Medium" w:cs="CMU Sans Serif Medium"/>
        </w:rPr>
        <w:t>ts</w:t>
      </w:r>
      <w:r w:rsidR="00045D24" w:rsidRPr="00EB74F4">
        <w:rPr>
          <w:rFonts w:ascii="CMU Sans Serif Medium" w:hAnsi="CMU Sans Serif Medium" w:cs="CMU Sans Serif Medium"/>
        </w:rPr>
        <w:t>: Excel</w:t>
      </w:r>
      <w:r w:rsidR="00583B01" w:rsidRPr="00EB74F4">
        <w:rPr>
          <w:rFonts w:ascii="CMU Sans Serif Medium" w:hAnsi="CMU Sans Serif Medium" w:cs="CMU Sans Serif Medium"/>
        </w:rPr>
        <w:t>.</w:t>
      </w:r>
    </w:p>
    <w:p w14:paraId="37294462" w14:textId="5F497314" w:rsidR="00540DDC" w:rsidRPr="00EB74F4" w:rsidRDefault="00540DDC" w:rsidP="007A3878">
      <w:pPr>
        <w:pStyle w:val="ListParagraph"/>
        <w:numPr>
          <w:ilvl w:val="0"/>
          <w:numId w:val="2"/>
        </w:numPr>
        <w:jc w:val="both"/>
        <w:rPr>
          <w:rFonts w:ascii="CMU Sans Serif Medium" w:hAnsi="CMU Sans Serif Medium" w:cs="CMU Sans Serif Medium"/>
        </w:rPr>
      </w:pPr>
      <w:r w:rsidRPr="00EB74F4">
        <w:rPr>
          <w:rFonts w:ascii="CMU Sans Serif Medium" w:hAnsi="CMU Sans Serif Medium" w:cs="CMU Sans Serif Medium"/>
        </w:rPr>
        <w:t xml:space="preserve">Confusion matrix: </w:t>
      </w:r>
      <w:proofErr w:type="spellStart"/>
      <w:r w:rsidRPr="00EB74F4">
        <w:rPr>
          <w:rFonts w:ascii="CMU Sans Serif Medium" w:hAnsi="CMU Sans Serif Medium" w:cs="CMU Sans Serif Medium"/>
        </w:rPr>
        <w:t>Scikit</w:t>
      </w:r>
      <w:proofErr w:type="spellEnd"/>
      <w:r w:rsidRPr="00EB74F4">
        <w:rPr>
          <w:rFonts w:ascii="CMU Sans Serif Medium" w:hAnsi="CMU Sans Serif Medium" w:cs="CMU Sans Serif Medium"/>
        </w:rPr>
        <w:t>-learn</w:t>
      </w:r>
      <w:r w:rsidR="00583B01" w:rsidRPr="00EB74F4">
        <w:rPr>
          <w:rStyle w:val="FootnoteReference"/>
          <w:rFonts w:ascii="CMU Sans Serif Medium" w:hAnsi="CMU Sans Serif Medium" w:cs="CMU Sans Serif Medium"/>
        </w:rPr>
        <w:footnoteReference w:id="3"/>
      </w:r>
      <w:r w:rsidRPr="00EB74F4">
        <w:rPr>
          <w:rFonts w:ascii="CMU Sans Serif Medium" w:hAnsi="CMU Sans Serif Medium" w:cs="CMU Sans Serif Medium"/>
        </w:rPr>
        <w:t xml:space="preserve"> and </w:t>
      </w:r>
      <w:r w:rsidR="00583B01" w:rsidRPr="00EB74F4">
        <w:rPr>
          <w:rFonts w:ascii="CMU Sans Serif Medium" w:hAnsi="CMU Sans Serif Medium" w:cs="CMU Sans Serif Medium"/>
        </w:rPr>
        <w:t>M</w:t>
      </w:r>
      <w:r w:rsidRPr="00EB74F4">
        <w:rPr>
          <w:rFonts w:ascii="CMU Sans Serif Medium" w:hAnsi="CMU Sans Serif Medium" w:cs="CMU Sans Serif Medium"/>
        </w:rPr>
        <w:t>atplotlib</w:t>
      </w:r>
      <w:r w:rsidR="00583B01" w:rsidRPr="00EB74F4">
        <w:rPr>
          <w:rStyle w:val="FootnoteReference"/>
          <w:rFonts w:ascii="CMU Sans Serif Medium" w:hAnsi="CMU Sans Serif Medium" w:cs="CMU Sans Serif Medium"/>
        </w:rPr>
        <w:footnoteReference w:id="4"/>
      </w:r>
      <w:r w:rsidR="00583B01" w:rsidRPr="00EB74F4">
        <w:rPr>
          <w:rFonts w:ascii="CMU Sans Serif Medium" w:hAnsi="CMU Sans Serif Medium" w:cs="CMU Sans Serif Medium"/>
        </w:rPr>
        <w:t>.</w:t>
      </w:r>
    </w:p>
    <w:p w14:paraId="729502D3" w14:textId="1185AB05" w:rsidR="0099364D" w:rsidRPr="00EB74F4" w:rsidRDefault="0099364D" w:rsidP="007A3878">
      <w:pPr>
        <w:jc w:val="both"/>
        <w:rPr>
          <w:rFonts w:ascii="CMU Sans Serif Medium" w:hAnsi="CMU Sans Serif Medium" w:cs="CMU Sans Serif Medium"/>
        </w:rPr>
      </w:pPr>
    </w:p>
    <w:p w14:paraId="10ED3925" w14:textId="207D6F00" w:rsidR="00A72B63" w:rsidRPr="00EB74F4" w:rsidRDefault="00A72B63" w:rsidP="007A3878">
      <w:pPr>
        <w:pStyle w:val="Heading1LaTeX"/>
        <w:jc w:val="both"/>
      </w:pPr>
      <w:bookmarkStart w:id="5" w:name="_Toc34766040"/>
      <w:r w:rsidRPr="00EB74F4">
        <w:t>System Design</w:t>
      </w:r>
      <w:bookmarkEnd w:id="5"/>
    </w:p>
    <w:p w14:paraId="28B2DC92" w14:textId="77777777" w:rsidR="00090233" w:rsidRPr="00EB74F4" w:rsidRDefault="00090233" w:rsidP="009B3590">
      <w:pPr>
        <w:rPr>
          <w:rFonts w:ascii="CMU Sans Serif Medium" w:hAnsi="CMU Sans Serif Medium" w:cs="CMU Sans Serif Medium"/>
        </w:rPr>
      </w:pPr>
    </w:p>
    <w:p w14:paraId="453511CF" w14:textId="70C492A5" w:rsidR="00090233" w:rsidRPr="00EB74F4" w:rsidRDefault="00090233" w:rsidP="007A3878">
      <w:pPr>
        <w:pStyle w:val="Heading2LaTeX"/>
        <w:jc w:val="both"/>
      </w:pPr>
      <w:bookmarkStart w:id="6" w:name="_Toc34766041"/>
      <w:r w:rsidRPr="00EB74F4">
        <w:t>File organisation</w:t>
      </w:r>
      <w:bookmarkEnd w:id="6"/>
    </w:p>
    <w:p w14:paraId="57C43283" w14:textId="4B05D7CA" w:rsidR="00090233" w:rsidRPr="00EB74F4" w:rsidRDefault="00090233" w:rsidP="007A3878">
      <w:pPr>
        <w:jc w:val="both"/>
        <w:rPr>
          <w:rFonts w:ascii="CMU Sans Serif Medium" w:hAnsi="CMU Sans Serif Medium" w:cs="CMU Sans Serif Medium"/>
        </w:rPr>
      </w:pPr>
    </w:p>
    <w:p w14:paraId="72F109A0" w14:textId="6A222311" w:rsidR="00090233" w:rsidRPr="00EB74F4" w:rsidRDefault="00090233" w:rsidP="007A3878">
      <w:pPr>
        <w:jc w:val="both"/>
        <w:rPr>
          <w:rFonts w:ascii="CMU Sans Serif Medium" w:hAnsi="CMU Sans Serif Medium" w:cs="CMU Sans Serif Medium"/>
        </w:rPr>
      </w:pPr>
      <w:r w:rsidRPr="00EB74F4">
        <w:rPr>
          <w:rFonts w:ascii="CMU Sans Serif Medium" w:hAnsi="CMU Sans Serif Medium" w:cs="CMU Sans Serif Medium"/>
        </w:rPr>
        <w:t>The project i</w:t>
      </w:r>
      <w:r w:rsidR="00720B72" w:rsidRPr="00EB74F4">
        <w:rPr>
          <w:rFonts w:ascii="CMU Sans Serif Medium" w:hAnsi="CMU Sans Serif Medium" w:cs="CMU Sans Serif Medium"/>
        </w:rPr>
        <w:t>s</w:t>
      </w:r>
      <w:r w:rsidRPr="00EB74F4">
        <w:rPr>
          <w:rFonts w:ascii="CMU Sans Serif Medium" w:hAnsi="CMU Sans Serif Medium" w:cs="CMU Sans Serif Medium"/>
        </w:rPr>
        <w:t xml:space="preserve"> organised into the following python modules:</w:t>
      </w:r>
    </w:p>
    <w:p w14:paraId="3A3431FB" w14:textId="1A5C93F1" w:rsidR="00090233" w:rsidRPr="00EB74F4" w:rsidRDefault="00090233" w:rsidP="007A3878">
      <w:pPr>
        <w:pStyle w:val="ListParagraph"/>
        <w:numPr>
          <w:ilvl w:val="0"/>
          <w:numId w:val="12"/>
        </w:numPr>
        <w:jc w:val="both"/>
        <w:rPr>
          <w:rFonts w:ascii="CMU Sans Serif Medium" w:hAnsi="CMU Sans Serif Medium" w:cs="CMU Sans Serif Medium"/>
        </w:rPr>
      </w:pPr>
      <w:r w:rsidRPr="00EB74F4">
        <w:rPr>
          <w:rFonts w:ascii="CMU Sans Serif Medium" w:hAnsi="CMU Sans Serif Medium" w:cs="CMU Sans Serif Medium"/>
        </w:rPr>
        <w:t>“</w:t>
      </w:r>
      <w:r w:rsidRPr="00EB74F4">
        <w:rPr>
          <w:rFonts w:ascii="CMU Sans Serif Medium" w:hAnsi="CMU Sans Serif Medium" w:cs="CMU Sans Serif Medium"/>
          <w:i/>
          <w:iCs/>
        </w:rPr>
        <w:t>main.py</w:t>
      </w:r>
      <w:r w:rsidRPr="00EB74F4">
        <w:rPr>
          <w:rFonts w:ascii="CMU Sans Serif Medium" w:hAnsi="CMU Sans Serif Medium" w:cs="CMU Sans Serif Medium"/>
        </w:rPr>
        <w:t xml:space="preserve">”: contains functions critical to the training and testing of the </w:t>
      </w:r>
      <w:r w:rsidR="00E83BC9" w:rsidRPr="00EB74F4">
        <w:rPr>
          <w:rFonts w:ascii="CMU Sans Serif Medium" w:hAnsi="CMU Sans Serif Medium" w:cs="CMU Sans Serif Medium"/>
        </w:rPr>
        <w:t>POS tagger</w:t>
      </w:r>
      <w:r w:rsidR="00CB4127" w:rsidRPr="00EB74F4">
        <w:rPr>
          <w:rFonts w:ascii="CMU Sans Serif Medium" w:hAnsi="CMU Sans Serif Medium" w:cs="CMU Sans Serif Medium"/>
        </w:rPr>
        <w:t xml:space="preserve"> (e.g. calculating the HMM’s tag transition/word emission probabilities, computing the Viterbi algorithm,</w:t>
      </w:r>
      <w:r w:rsidR="00521592" w:rsidRPr="00EB74F4">
        <w:rPr>
          <w:rFonts w:ascii="CMU Sans Serif Medium" w:hAnsi="CMU Sans Serif Medium" w:cs="CMU Sans Serif Medium"/>
        </w:rPr>
        <w:t xml:space="preserve"> etc.</w:t>
      </w:r>
      <w:r w:rsidR="00CB4127" w:rsidRPr="00EB74F4">
        <w:rPr>
          <w:rFonts w:ascii="CMU Sans Serif Medium" w:hAnsi="CMU Sans Serif Medium" w:cs="CMU Sans Serif Medium"/>
        </w:rPr>
        <w:t>)</w:t>
      </w:r>
      <w:r w:rsidR="00E83BC9" w:rsidRPr="00EB74F4">
        <w:rPr>
          <w:rFonts w:ascii="CMU Sans Serif Medium" w:hAnsi="CMU Sans Serif Medium" w:cs="CMU Sans Serif Medium"/>
        </w:rPr>
        <w:t>.</w:t>
      </w:r>
    </w:p>
    <w:p w14:paraId="3D76FDD6" w14:textId="0ED78204" w:rsidR="00F908F3" w:rsidRPr="00EB74F4" w:rsidRDefault="008D3F9A" w:rsidP="007A3878">
      <w:pPr>
        <w:pStyle w:val="ListParagraph"/>
        <w:numPr>
          <w:ilvl w:val="0"/>
          <w:numId w:val="12"/>
        </w:numPr>
        <w:jc w:val="both"/>
        <w:rPr>
          <w:rFonts w:ascii="CMU Sans Serif Medium" w:hAnsi="CMU Sans Serif Medium" w:cs="CMU Sans Serif Medium"/>
        </w:rPr>
      </w:pPr>
      <w:r w:rsidRPr="00EB74F4">
        <w:rPr>
          <w:rFonts w:ascii="CMU Sans Serif Medium" w:hAnsi="CMU Sans Serif Medium" w:cs="CMU Sans Serif Medium"/>
        </w:rPr>
        <w:t>“</w:t>
      </w:r>
      <w:r w:rsidRPr="00EB74F4">
        <w:rPr>
          <w:rFonts w:ascii="CMU Sans Serif Medium" w:hAnsi="CMU Sans Serif Medium" w:cs="CMU Sans Serif Medium"/>
          <w:i/>
          <w:iCs/>
        </w:rPr>
        <w:t>helpers.py</w:t>
      </w:r>
      <w:r w:rsidRPr="00EB74F4">
        <w:rPr>
          <w:rFonts w:ascii="CMU Sans Serif Medium" w:hAnsi="CMU Sans Serif Medium" w:cs="CMU Sans Serif Medium"/>
        </w:rPr>
        <w:t>”: contains support functions such as operations on data (e.g. extracting words or tags from the data sets</w:t>
      </w:r>
      <w:r w:rsidR="008270AC" w:rsidRPr="00EB74F4">
        <w:rPr>
          <w:rFonts w:ascii="CMU Sans Serif Medium" w:hAnsi="CMU Sans Serif Medium" w:cs="CMU Sans Serif Medium"/>
        </w:rPr>
        <w:t>, getting the hapax legomenon from a list</w:t>
      </w:r>
      <w:r w:rsidR="005A7647" w:rsidRPr="00EB74F4">
        <w:rPr>
          <w:rFonts w:ascii="CMU Sans Serif Medium" w:hAnsi="CMU Sans Serif Medium" w:cs="CMU Sans Serif Medium"/>
        </w:rPr>
        <w:t>,</w:t>
      </w:r>
      <w:r w:rsidR="00A562BE" w:rsidRPr="00EB74F4">
        <w:rPr>
          <w:rFonts w:ascii="CMU Sans Serif Medium" w:hAnsi="CMU Sans Serif Medium" w:cs="CMU Sans Serif Medium"/>
        </w:rPr>
        <w:t xml:space="preserve"> etc.</w:t>
      </w:r>
      <w:r w:rsidRPr="00EB74F4">
        <w:rPr>
          <w:rFonts w:ascii="CMU Sans Serif Medium" w:hAnsi="CMU Sans Serif Medium" w:cs="CMU Sans Serif Medium"/>
        </w:rPr>
        <w:t>)</w:t>
      </w:r>
      <w:r w:rsidR="00013034" w:rsidRPr="00EB74F4">
        <w:rPr>
          <w:rFonts w:ascii="CMU Sans Serif Medium" w:hAnsi="CMU Sans Serif Medium" w:cs="CMU Sans Serif Medium"/>
        </w:rPr>
        <w:t xml:space="preserve"> and printing statements.</w:t>
      </w:r>
    </w:p>
    <w:p w14:paraId="46D79AF6" w14:textId="5B6DA1E5" w:rsidR="008D3F9A" w:rsidRPr="00EB74F4" w:rsidRDefault="00F908F3" w:rsidP="007A3878">
      <w:pPr>
        <w:pStyle w:val="ListParagraph"/>
        <w:numPr>
          <w:ilvl w:val="0"/>
          <w:numId w:val="12"/>
        </w:numPr>
        <w:jc w:val="both"/>
        <w:rPr>
          <w:rFonts w:ascii="CMU Sans Serif Medium" w:hAnsi="CMU Sans Serif Medium" w:cs="CMU Sans Serif Medium"/>
        </w:rPr>
      </w:pPr>
      <w:r w:rsidRPr="00EB74F4">
        <w:rPr>
          <w:rFonts w:ascii="CMU Sans Serif Medium" w:hAnsi="CMU Sans Serif Medium" w:cs="CMU Sans Serif Medium"/>
        </w:rPr>
        <w:t>“</w:t>
      </w:r>
      <w:r w:rsidRPr="00EB74F4">
        <w:rPr>
          <w:rFonts w:ascii="CMU Sans Serif Medium" w:hAnsi="CMU Sans Serif Medium" w:cs="CMU Sans Serif Medium"/>
          <w:i/>
          <w:iCs/>
        </w:rPr>
        <w:t>config.py</w:t>
      </w:r>
      <w:r w:rsidRPr="00EB74F4">
        <w:rPr>
          <w:rFonts w:ascii="CMU Sans Serif Medium" w:hAnsi="CMU Sans Serif Medium" w:cs="CMU Sans Serif Medium"/>
        </w:rPr>
        <w:t>”: contains project-wide variables that are set by the command line arguments.</w:t>
      </w:r>
      <w:r w:rsidR="008D3F9A" w:rsidRPr="00EB74F4">
        <w:rPr>
          <w:rFonts w:ascii="CMU Sans Serif Medium" w:hAnsi="CMU Sans Serif Medium" w:cs="CMU Sans Serif Medium"/>
        </w:rPr>
        <w:t xml:space="preserve"> </w:t>
      </w:r>
    </w:p>
    <w:p w14:paraId="17E8BBBD" w14:textId="288B59A7" w:rsidR="009F2093" w:rsidRPr="00EB74F4" w:rsidRDefault="009F2093" w:rsidP="009F2093">
      <w:pPr>
        <w:jc w:val="both"/>
        <w:rPr>
          <w:rFonts w:ascii="CMU Sans Serif Medium" w:hAnsi="CMU Sans Serif Medium" w:cs="CMU Sans Serif Medium"/>
        </w:rPr>
      </w:pPr>
    </w:p>
    <w:p w14:paraId="04FB14D8" w14:textId="48A9659A" w:rsidR="009F2093" w:rsidRPr="00EB74F4" w:rsidRDefault="009F2093" w:rsidP="00612D39">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e program runs in </w:t>
      </w:r>
      <w:r w:rsidR="00612D39" w:rsidRPr="00EB74F4">
        <w:rPr>
          <w:rFonts w:ascii="CMU Sans Serif Medium" w:hAnsi="CMU Sans Serif Medium" w:cs="CMU Sans Serif Medium"/>
        </w:rPr>
        <w:t>three distinct step</w:t>
      </w:r>
      <w:r w:rsidR="00517A5E" w:rsidRPr="00EB74F4">
        <w:rPr>
          <w:rFonts w:ascii="CMU Sans Serif Medium" w:hAnsi="CMU Sans Serif Medium" w:cs="CMU Sans Serif Medium"/>
        </w:rPr>
        <w:t>s</w:t>
      </w:r>
      <w:r w:rsidR="00612D39" w:rsidRPr="00EB74F4">
        <w:rPr>
          <w:rFonts w:ascii="CMU Sans Serif Medium" w:hAnsi="CMU Sans Serif Medium" w:cs="CMU Sans Serif Medium"/>
        </w:rPr>
        <w:t>: the data pre-processing, the tagger training, and the tagger testing.</w:t>
      </w:r>
    </w:p>
    <w:p w14:paraId="1D8BAB51" w14:textId="2779BE33" w:rsidR="00A72B63" w:rsidRPr="00EB74F4" w:rsidRDefault="00A72B63" w:rsidP="007A3878">
      <w:pPr>
        <w:jc w:val="both"/>
        <w:rPr>
          <w:rFonts w:ascii="CMU Sans Serif Medium" w:hAnsi="CMU Sans Serif Medium" w:cs="CMU Sans Serif Medium"/>
        </w:rPr>
      </w:pPr>
    </w:p>
    <w:p w14:paraId="048265A6" w14:textId="0722A7B4" w:rsidR="007E20AB" w:rsidRPr="00EB74F4" w:rsidRDefault="007E20AB" w:rsidP="007A3878">
      <w:pPr>
        <w:pStyle w:val="Heading2LaTeX"/>
        <w:jc w:val="both"/>
      </w:pPr>
      <w:bookmarkStart w:id="7" w:name="_Toc34766042"/>
      <w:r w:rsidRPr="00EB74F4">
        <w:t>Data pre-processing</w:t>
      </w:r>
      <w:bookmarkEnd w:id="7"/>
    </w:p>
    <w:p w14:paraId="72BBBE20" w14:textId="77777777" w:rsidR="007E20AB" w:rsidRPr="00EB74F4" w:rsidRDefault="007E20AB" w:rsidP="007A3878">
      <w:pPr>
        <w:jc w:val="both"/>
        <w:rPr>
          <w:rFonts w:ascii="CMU Sans Serif Medium" w:hAnsi="CMU Sans Serif Medium" w:cs="CMU Sans Serif Medium"/>
        </w:rPr>
      </w:pPr>
    </w:p>
    <w:p w14:paraId="65E2FBCD" w14:textId="0D67C92D" w:rsidR="008119E1" w:rsidRPr="00EB74F4" w:rsidRDefault="008119E1" w:rsidP="007A3878">
      <w:pPr>
        <w:jc w:val="both"/>
        <w:rPr>
          <w:rFonts w:ascii="CMU Sans Serif Medium" w:hAnsi="CMU Sans Serif Medium" w:cs="CMU Sans Serif Medium"/>
        </w:rPr>
      </w:pPr>
      <w:r w:rsidRPr="00EB74F4">
        <w:rPr>
          <w:rFonts w:ascii="CMU Sans Serif Medium" w:hAnsi="CMU Sans Serif Medium" w:cs="CMU Sans Serif Medium"/>
        </w:rPr>
        <w:t>The first step consists in splitting command line arguments</w:t>
      </w:r>
      <w:r w:rsidR="00956758" w:rsidRPr="00EB74F4">
        <w:rPr>
          <w:rFonts w:ascii="CMU Sans Serif Medium" w:hAnsi="CMU Sans Serif Medium" w:cs="CMU Sans Serif Medium"/>
        </w:rPr>
        <w:t xml:space="preserve"> in order</w:t>
      </w:r>
      <w:r w:rsidRPr="00EB74F4">
        <w:rPr>
          <w:rFonts w:ascii="CMU Sans Serif Medium" w:hAnsi="CMU Sans Serif Medium" w:cs="CMU Sans Serif Medium"/>
        </w:rPr>
        <w:t xml:space="preserve"> to run different sections of the program</w:t>
      </w:r>
      <w:r w:rsidR="0053475F" w:rsidRPr="00EB74F4">
        <w:rPr>
          <w:rFonts w:ascii="CMU Sans Serif Medium" w:hAnsi="CMU Sans Serif Medium" w:cs="CMU Sans Serif Medium"/>
        </w:rPr>
        <w:t xml:space="preserve"> (see Section 1.2)</w:t>
      </w:r>
      <w:r w:rsidRPr="00EB74F4">
        <w:rPr>
          <w:rFonts w:ascii="CMU Sans Serif Medium" w:hAnsi="CMU Sans Serif Medium" w:cs="CMU Sans Serif Medium"/>
        </w:rPr>
        <w:t>. This is achieved through Python’s “</w:t>
      </w:r>
      <w:proofErr w:type="spellStart"/>
      <w:r w:rsidRPr="00EB74F4">
        <w:rPr>
          <w:rFonts w:ascii="CMU Sans Serif Medium" w:hAnsi="CMU Sans Serif Medium" w:cs="CMU Sans Serif Medium"/>
          <w:i/>
          <w:iCs/>
        </w:rPr>
        <w:t>argparse</w:t>
      </w:r>
      <w:proofErr w:type="spellEnd"/>
      <w:r w:rsidRPr="00EB74F4">
        <w:rPr>
          <w:rFonts w:ascii="CMU Sans Serif Medium" w:hAnsi="CMU Sans Serif Medium" w:cs="CMU Sans Serif Medium"/>
        </w:rPr>
        <w:t xml:space="preserve">” </w:t>
      </w:r>
      <w:r w:rsidR="00D56676" w:rsidRPr="00EB74F4">
        <w:rPr>
          <w:rFonts w:ascii="CMU Sans Serif Medium" w:hAnsi="CMU Sans Serif Medium" w:cs="CMU Sans Serif Medium"/>
        </w:rPr>
        <w:t>library</w:t>
      </w:r>
      <w:r w:rsidR="00D56676" w:rsidRPr="00EB74F4">
        <w:rPr>
          <w:rStyle w:val="FootnoteReference"/>
          <w:rFonts w:ascii="CMU Sans Serif Medium" w:hAnsi="CMU Sans Serif Medium" w:cs="CMU Sans Serif Medium"/>
        </w:rPr>
        <w:footnoteReference w:id="5"/>
      </w:r>
      <w:r w:rsidR="00D56676" w:rsidRPr="00EB74F4">
        <w:rPr>
          <w:rFonts w:ascii="CMU Sans Serif Medium" w:hAnsi="CMU Sans Serif Medium" w:cs="CMU Sans Serif Medium"/>
        </w:rPr>
        <w:t>.</w:t>
      </w:r>
    </w:p>
    <w:p w14:paraId="4C8E8429" w14:textId="77777777" w:rsidR="008119E1" w:rsidRPr="00EB74F4" w:rsidRDefault="008119E1" w:rsidP="007A3878">
      <w:pPr>
        <w:jc w:val="both"/>
        <w:rPr>
          <w:rFonts w:ascii="CMU Sans Serif Medium" w:hAnsi="CMU Sans Serif Medium" w:cs="CMU Sans Serif Medium"/>
        </w:rPr>
      </w:pPr>
    </w:p>
    <w:p w14:paraId="3CC17723" w14:textId="43560C1A" w:rsidR="00D46E12" w:rsidRPr="00EB74F4" w:rsidRDefault="000F6C20" w:rsidP="00434ADE">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Next, sentences from the Brown corpus </w:t>
      </w:r>
      <w:r w:rsidRPr="00EB74F4">
        <w:rPr>
          <w:rFonts w:ascii="CMU Sans Serif Medium" w:hAnsi="CMU Sans Serif Medium" w:cs="CMU Sans Serif Medium"/>
        </w:rPr>
        <w:fldChar w:fldCharType="begin" w:fldLock="1"/>
      </w:r>
      <w:r w:rsidR="00BA048E" w:rsidRPr="00EB74F4">
        <w:rPr>
          <w:rFonts w:ascii="CMU Sans Serif Medium" w:hAnsi="CMU Sans Serif Medium" w:cs="CMU Sans Serif Medium"/>
        </w:rPr>
        <w:instrText>ADDIN CSL_CITATION {"citationItems":[{"id":"ITEM-1","itemData":{"URL":"http://korpus.uib.no/icame/brown/bcm.html","accessed":{"date-parts":[["2020","3","9"]]},"author":[{"dropping-particle":"","family":"Francis","given":"W. N.","non-dropping-particle":"","parse-names":false,"suffix":""},{"dropping-particle":"","family":"Kucera","given":"H.","non-dropping-particle":"","parse-names":false,"suffix":""}],"container-title":"Department of Linguistics, Brown University","id":"ITEM-1","issued":{"date-parts":[["1979"]]},"title":"Brown Corpus Manual","type":"webpage"},"uris":["http://www.mendeley.com/documents/?uuid=f5eb620b-a5e4-32b1-8f6c-c6680e4410c0"]}],"mendeley":{"formattedCitation":"[1]","plainTextFormattedCitation":"[1]","previouslyFormattedCitation":"[1]"},"properties":{"noteIndex":0},"schema":"https://github.com/citation-style-language/schema/raw/master/csl-citation.json"}</w:instrText>
      </w:r>
      <w:r w:rsidRPr="00EB74F4">
        <w:rPr>
          <w:rFonts w:ascii="CMU Sans Serif Medium" w:hAnsi="CMU Sans Serif Medium" w:cs="CMU Sans Serif Medium"/>
        </w:rPr>
        <w:fldChar w:fldCharType="separate"/>
      </w:r>
      <w:r w:rsidR="001D155A" w:rsidRPr="00EB74F4">
        <w:rPr>
          <w:rFonts w:ascii="CMU Sans Serif Medium" w:hAnsi="CMU Sans Serif Medium" w:cs="CMU Sans Serif Medium"/>
          <w:noProof/>
        </w:rPr>
        <w:t>[1]</w:t>
      </w:r>
      <w:r w:rsidRPr="00EB74F4">
        <w:rPr>
          <w:rFonts w:ascii="CMU Sans Serif Medium" w:hAnsi="CMU Sans Serif Medium" w:cs="CMU Sans Serif Medium"/>
        </w:rPr>
        <w:fldChar w:fldCharType="end"/>
      </w:r>
      <w:r w:rsidRPr="00EB74F4">
        <w:rPr>
          <w:rFonts w:ascii="CMU Sans Serif Medium" w:hAnsi="CMU Sans Serif Medium" w:cs="CMU Sans Serif Medium"/>
        </w:rPr>
        <w:t xml:space="preserve"> </w:t>
      </w:r>
      <w:r w:rsidR="00E0395A" w:rsidRPr="00EB74F4">
        <w:rPr>
          <w:rFonts w:ascii="CMU Sans Serif Medium" w:hAnsi="CMU Sans Serif Medium" w:cs="CMU Sans Serif Medium"/>
        </w:rPr>
        <w:t>are</w:t>
      </w:r>
      <w:r w:rsidRPr="00EB74F4">
        <w:rPr>
          <w:rFonts w:ascii="CMU Sans Serif Medium" w:hAnsi="CMU Sans Serif Medium" w:cs="CMU Sans Serif Medium"/>
        </w:rPr>
        <w:t xml:space="preserve"> split </w:t>
      </w:r>
      <w:r w:rsidR="00E0395A" w:rsidRPr="00EB74F4">
        <w:rPr>
          <w:rFonts w:ascii="CMU Sans Serif Medium" w:hAnsi="CMU Sans Serif Medium" w:cs="CMU Sans Serif Medium"/>
        </w:rPr>
        <w:t>into a training and a testing data set</w:t>
      </w:r>
      <w:r w:rsidR="00BB0FD4" w:rsidRPr="00EB74F4">
        <w:rPr>
          <w:rFonts w:ascii="CMU Sans Serif Medium" w:hAnsi="CMU Sans Serif Medium" w:cs="CMU Sans Serif Medium"/>
        </w:rPr>
        <w:t xml:space="preserve">. </w:t>
      </w:r>
      <w:r w:rsidR="007A1EE0" w:rsidRPr="00EB74F4">
        <w:rPr>
          <w:rFonts w:ascii="CMU Sans Serif Medium" w:hAnsi="CMU Sans Serif Medium" w:cs="CMU Sans Serif Medium"/>
        </w:rPr>
        <w:t>S</w:t>
      </w:r>
      <w:r w:rsidR="00464219" w:rsidRPr="00EB74F4">
        <w:rPr>
          <w:rFonts w:ascii="CMU Sans Serif Medium" w:hAnsi="CMU Sans Serif Medium" w:cs="CMU Sans Serif Medium"/>
        </w:rPr>
        <w:t>tart-of-sentence token</w:t>
      </w:r>
      <w:r w:rsidR="007A1EE0" w:rsidRPr="00EB74F4">
        <w:rPr>
          <w:rFonts w:ascii="CMU Sans Serif Medium" w:hAnsi="CMU Sans Serif Medium" w:cs="CMU Sans Serif Medium"/>
        </w:rPr>
        <w:t>s</w:t>
      </w:r>
      <w:r w:rsidR="00464219" w:rsidRPr="00EB74F4">
        <w:rPr>
          <w:rFonts w:ascii="CMU Sans Serif Medium" w:hAnsi="CMU Sans Serif Medium" w:cs="CMU Sans Serif Medium"/>
        </w:rPr>
        <w:t xml:space="preserve"> &lt;s&gt; </w:t>
      </w:r>
      <w:r w:rsidR="0049528D" w:rsidRPr="00EB74F4">
        <w:rPr>
          <w:rFonts w:ascii="CMU Sans Serif Medium" w:hAnsi="CMU Sans Serif Medium" w:cs="CMU Sans Serif Medium"/>
        </w:rPr>
        <w:t xml:space="preserve">(with a &lt;s&gt; POS) </w:t>
      </w:r>
      <w:r w:rsidR="007A1EE0" w:rsidRPr="00EB74F4">
        <w:rPr>
          <w:rFonts w:ascii="CMU Sans Serif Medium" w:hAnsi="CMU Sans Serif Medium" w:cs="CMU Sans Serif Medium"/>
        </w:rPr>
        <w:t>are</w:t>
      </w:r>
      <w:r w:rsidR="00BB0FD4" w:rsidRPr="00EB74F4">
        <w:rPr>
          <w:rFonts w:ascii="CMU Sans Serif Medium" w:hAnsi="CMU Sans Serif Medium" w:cs="CMU Sans Serif Medium"/>
        </w:rPr>
        <w:t xml:space="preserve"> inserted at the beginning of each sentence in both data sets</w:t>
      </w:r>
      <w:r w:rsidR="004D74AD" w:rsidRPr="00EB74F4">
        <w:rPr>
          <w:rFonts w:ascii="CMU Sans Serif Medium" w:hAnsi="CMU Sans Serif Medium" w:cs="CMU Sans Serif Medium"/>
        </w:rPr>
        <w:t xml:space="preserve">, as well as </w:t>
      </w:r>
      <w:r w:rsidR="00464219" w:rsidRPr="00EB74F4">
        <w:rPr>
          <w:rFonts w:ascii="CMU Sans Serif Medium" w:hAnsi="CMU Sans Serif Medium" w:cs="CMU Sans Serif Medium"/>
        </w:rPr>
        <w:t>end-of-sentences token</w:t>
      </w:r>
      <w:r w:rsidR="00541EB8" w:rsidRPr="00EB74F4">
        <w:rPr>
          <w:rFonts w:ascii="CMU Sans Serif Medium" w:hAnsi="CMU Sans Serif Medium" w:cs="CMU Sans Serif Medium"/>
        </w:rPr>
        <w:t>s</w:t>
      </w:r>
      <w:r w:rsidR="00BB0FD4" w:rsidRPr="00EB74F4">
        <w:rPr>
          <w:rFonts w:ascii="CMU Sans Serif Medium" w:hAnsi="CMU Sans Serif Medium" w:cs="CMU Sans Serif Medium"/>
        </w:rPr>
        <w:t xml:space="preserve"> </w:t>
      </w:r>
      <w:r w:rsidR="00464219" w:rsidRPr="00EB74F4">
        <w:rPr>
          <w:rFonts w:ascii="CMU Sans Serif Medium" w:hAnsi="CMU Sans Serif Medium" w:cs="CMU Sans Serif Medium"/>
        </w:rPr>
        <w:t>&lt;/s&gt;</w:t>
      </w:r>
      <w:r w:rsidR="00711BD9" w:rsidRPr="00EB74F4">
        <w:rPr>
          <w:rFonts w:ascii="CMU Sans Serif Medium" w:hAnsi="CMU Sans Serif Medium" w:cs="CMU Sans Serif Medium"/>
        </w:rPr>
        <w:t xml:space="preserve"> (with a &lt;/s&gt; POS)</w:t>
      </w:r>
      <w:r w:rsidR="00F14255" w:rsidRPr="00EB74F4">
        <w:rPr>
          <w:rFonts w:ascii="CMU Sans Serif Medium" w:hAnsi="CMU Sans Serif Medium" w:cs="CMU Sans Serif Medium"/>
        </w:rPr>
        <w:t>, which</w:t>
      </w:r>
      <w:r w:rsidR="007C2B33" w:rsidRPr="00EB74F4">
        <w:rPr>
          <w:rFonts w:ascii="CMU Sans Serif Medium" w:hAnsi="CMU Sans Serif Medium" w:cs="CMU Sans Serif Medium"/>
        </w:rPr>
        <w:t xml:space="preserve"> are</w:t>
      </w:r>
      <w:r w:rsidR="00BB0FD4" w:rsidRPr="00EB74F4">
        <w:rPr>
          <w:rFonts w:ascii="CMU Sans Serif Medium" w:hAnsi="CMU Sans Serif Medium" w:cs="CMU Sans Serif Medium"/>
        </w:rPr>
        <w:t xml:space="preserve"> appended at the end of each sentence</w:t>
      </w:r>
      <w:r w:rsidR="004E3FA1" w:rsidRPr="00EB74F4">
        <w:rPr>
          <w:rFonts w:ascii="CMU Sans Serif Medium" w:hAnsi="CMU Sans Serif Medium" w:cs="CMU Sans Serif Medium"/>
        </w:rPr>
        <w:t xml:space="preserve"> (see code snippet below)</w:t>
      </w:r>
      <w:r w:rsidR="00E0395A" w:rsidRPr="00EB74F4">
        <w:rPr>
          <w:rFonts w:ascii="CMU Sans Serif Medium" w:hAnsi="CMU Sans Serif Medium" w:cs="CMU Sans Serif Medium"/>
        </w:rPr>
        <w:t>.</w:t>
      </w:r>
      <w:r w:rsidR="00E179E0" w:rsidRPr="00EB74F4">
        <w:rPr>
          <w:rFonts w:ascii="CMU Sans Serif Medium" w:hAnsi="CMU Sans Serif Medium" w:cs="CMU Sans Serif Medium"/>
        </w:rPr>
        <w:t xml:space="preserve"> </w:t>
      </w:r>
      <w:r w:rsidR="00910CEA" w:rsidRPr="00EB74F4">
        <w:rPr>
          <w:rFonts w:ascii="CMU Sans Serif Medium" w:hAnsi="CMU Sans Serif Medium" w:cs="CMU Sans Serif Medium"/>
        </w:rPr>
        <w:t xml:space="preserve">The default splits (used for baseline evaluation) are 10,000 sentences in the training set and 500 sentences </w:t>
      </w:r>
      <w:r w:rsidR="00B177C9" w:rsidRPr="00EB74F4">
        <w:rPr>
          <w:rFonts w:ascii="CMU Sans Serif Medium" w:hAnsi="CMU Sans Serif Medium" w:cs="CMU Sans Serif Medium"/>
        </w:rPr>
        <w:t>in the testing set.</w:t>
      </w:r>
    </w:p>
    <w:p w14:paraId="7CB57057" w14:textId="77777777" w:rsidR="00D46E12" w:rsidRPr="00EB74F4" w:rsidRDefault="00D46E12" w:rsidP="007A3878">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97878099"/>
        <w:rPr>
          <w:rFonts w:ascii="CMU Sans Serif Medium" w:hAnsi="CMU Sans Serif Medium" w:cs="CMU Sans Serif Medium"/>
        </w:rPr>
      </w:pPr>
      <w:r w:rsidRPr="00EB74F4">
        <w:rPr>
          <w:rFonts w:ascii="CMU Sans Serif Medium" w:hAnsi="CMU Sans Serif Medium" w:cs="CMU Sans Serif Medium"/>
          <w:color w:val="000000"/>
        </w:rPr>
        <w:t xml:space="preserve">START_TAG_TUPL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lt;s&g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t;s&gt;"</w:t>
      </w:r>
      <w:r w:rsidRPr="00EB74F4">
        <w:rPr>
          <w:rFonts w:ascii="CMU Sans Serif Medium" w:hAnsi="CMU Sans Serif Medium" w:cs="CMU Sans Serif Medium"/>
          <w:color w:val="666600"/>
        </w:rPr>
        <w:t>)</w:t>
      </w:r>
    </w:p>
    <w:p w14:paraId="57A3AD85" w14:textId="77777777" w:rsidR="00D46E12" w:rsidRPr="00EB74F4" w:rsidRDefault="00D46E12" w:rsidP="007A3878">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97878099"/>
        <w:rPr>
          <w:rFonts w:ascii="CMU Sans Serif Medium" w:hAnsi="CMU Sans Serif Medium" w:cs="CMU Sans Serif Medium"/>
        </w:rPr>
      </w:pPr>
      <w:r w:rsidRPr="00EB74F4">
        <w:rPr>
          <w:rFonts w:ascii="CMU Sans Serif Medium" w:hAnsi="CMU Sans Serif Medium" w:cs="CMU Sans Serif Medium"/>
          <w:color w:val="000000"/>
        </w:rPr>
        <w:t xml:space="preserve">END_TAG_TUPL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lt;/s&g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t;/s&gt;"</w:t>
      </w:r>
      <w:r w:rsidRPr="00EB74F4">
        <w:rPr>
          <w:rFonts w:ascii="CMU Sans Serif Medium" w:hAnsi="CMU Sans Serif Medium" w:cs="CMU Sans Serif Medium"/>
          <w:color w:val="666600"/>
        </w:rPr>
        <w:t>)</w:t>
      </w:r>
    </w:p>
    <w:p w14:paraId="3D44A128" w14:textId="02ED07C0" w:rsidR="00D46E12" w:rsidRPr="00EB74F4" w:rsidRDefault="00D46E12" w:rsidP="007A3878">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97878099"/>
        <w:rPr>
          <w:rFonts w:ascii="CMU Sans Serif Medium" w:hAnsi="CMU Sans Serif Medium" w:cs="CMU Sans Serif Medium"/>
        </w:rPr>
      </w:pP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sentenc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data</w:t>
      </w:r>
      <w:r w:rsidRPr="00EB74F4">
        <w:rPr>
          <w:rFonts w:ascii="CMU Sans Serif Medium" w:hAnsi="CMU Sans Serif Medium" w:cs="CMU Sans Serif Medium"/>
          <w:color w:val="666600"/>
        </w:rPr>
        <w:t>:</w:t>
      </w:r>
    </w:p>
    <w:p w14:paraId="0CE74D35" w14:textId="0D1234DE" w:rsidR="00D46E12" w:rsidRPr="00EB74F4" w:rsidRDefault="00D30652" w:rsidP="007A3878">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9787809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proofErr w:type="gramStart"/>
      <w:r w:rsidR="00D46E12" w:rsidRPr="00EB74F4">
        <w:rPr>
          <w:rFonts w:ascii="CMU Sans Serif Medium" w:hAnsi="CMU Sans Serif Medium" w:cs="CMU Sans Serif Medium"/>
          <w:color w:val="000000"/>
        </w:rPr>
        <w:t>sentence</w:t>
      </w:r>
      <w:r w:rsidR="00D46E12" w:rsidRPr="00EB74F4">
        <w:rPr>
          <w:rFonts w:ascii="CMU Sans Serif Medium" w:hAnsi="CMU Sans Serif Medium" w:cs="CMU Sans Serif Medium"/>
          <w:color w:val="666600"/>
        </w:rPr>
        <w:t>.</w:t>
      </w:r>
      <w:r w:rsidR="00D46E12" w:rsidRPr="00EB74F4">
        <w:rPr>
          <w:rFonts w:ascii="CMU Sans Serif Medium" w:hAnsi="CMU Sans Serif Medium" w:cs="CMU Sans Serif Medium"/>
          <w:color w:val="000000"/>
        </w:rPr>
        <w:t>insert</w:t>
      </w:r>
      <w:proofErr w:type="spellEnd"/>
      <w:proofErr w:type="gramEnd"/>
      <w:r w:rsidR="00D46E12" w:rsidRPr="00EB74F4">
        <w:rPr>
          <w:rFonts w:ascii="CMU Sans Serif Medium" w:hAnsi="CMU Sans Serif Medium" w:cs="CMU Sans Serif Medium"/>
          <w:color w:val="666600"/>
        </w:rPr>
        <w:t>(</w:t>
      </w:r>
      <w:r w:rsidR="00D46E12" w:rsidRPr="00EB74F4">
        <w:rPr>
          <w:rFonts w:ascii="CMU Sans Serif Medium" w:hAnsi="CMU Sans Serif Medium" w:cs="CMU Sans Serif Medium"/>
          <w:color w:val="006666"/>
        </w:rPr>
        <w:t>0</w:t>
      </w:r>
      <w:r w:rsidR="00D46E12" w:rsidRPr="00EB74F4">
        <w:rPr>
          <w:rFonts w:ascii="CMU Sans Serif Medium" w:hAnsi="CMU Sans Serif Medium" w:cs="CMU Sans Serif Medium"/>
          <w:color w:val="666600"/>
        </w:rPr>
        <w:t>,</w:t>
      </w:r>
      <w:r w:rsidR="00D46E12" w:rsidRPr="00EB74F4">
        <w:rPr>
          <w:rFonts w:ascii="CMU Sans Serif Medium" w:hAnsi="CMU Sans Serif Medium" w:cs="CMU Sans Serif Medium"/>
          <w:color w:val="000000"/>
        </w:rPr>
        <w:t xml:space="preserve"> START_TAG_TUPLE</w:t>
      </w:r>
      <w:r w:rsidR="00D46E12" w:rsidRPr="00EB74F4">
        <w:rPr>
          <w:rFonts w:ascii="CMU Sans Serif Medium" w:hAnsi="CMU Sans Serif Medium" w:cs="CMU Sans Serif Medium"/>
          <w:color w:val="666600"/>
        </w:rPr>
        <w:t>)</w:t>
      </w:r>
    </w:p>
    <w:p w14:paraId="313417E9" w14:textId="438BA9BA" w:rsidR="003C272F" w:rsidRPr="00EB74F4" w:rsidRDefault="00D46E12" w:rsidP="007A3878">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9787809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sentenc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nsert</w:t>
      </w:r>
      <w:proofErr w:type="spellEnd"/>
      <w:proofErr w:type="gram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len</w:t>
      </w:r>
      <w:proofErr w:type="spell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entenc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END_TAG_TUPLE</w:t>
      </w:r>
      <w:r w:rsidRPr="00EB74F4">
        <w:rPr>
          <w:rFonts w:ascii="CMU Sans Serif Medium" w:hAnsi="CMU Sans Serif Medium" w:cs="CMU Sans Serif Medium"/>
          <w:color w:val="666600"/>
        </w:rPr>
        <w:t>)</w:t>
      </w:r>
    </w:p>
    <w:p w14:paraId="03656119" w14:textId="77777777" w:rsidR="00334F2A" w:rsidRPr="00EB74F4" w:rsidRDefault="00334F2A" w:rsidP="00E07CB1">
      <w:pPr>
        <w:rPr>
          <w:rFonts w:ascii="CMU Sans Serif Medium" w:hAnsi="CMU Sans Serif Medium" w:cs="CMU Sans Serif Medium"/>
        </w:rPr>
      </w:pPr>
    </w:p>
    <w:p w14:paraId="53641EDB" w14:textId="192C3DEE" w:rsidR="003C272F" w:rsidRPr="00EB74F4" w:rsidRDefault="003C272F" w:rsidP="007A3878">
      <w:pPr>
        <w:pStyle w:val="Heading2LaTeX"/>
        <w:jc w:val="both"/>
      </w:pPr>
      <w:bookmarkStart w:id="8" w:name="_Toc34766043"/>
      <w:r w:rsidRPr="00EB74F4">
        <w:lastRenderedPageBreak/>
        <w:t>Training</w:t>
      </w:r>
      <w:bookmarkEnd w:id="8"/>
    </w:p>
    <w:p w14:paraId="07A30A0F" w14:textId="77777777" w:rsidR="003C272F" w:rsidRPr="00EB74F4" w:rsidRDefault="003C272F" w:rsidP="007A3878">
      <w:pPr>
        <w:jc w:val="both"/>
        <w:rPr>
          <w:rFonts w:ascii="CMU Sans Serif Medium" w:hAnsi="CMU Sans Serif Medium" w:cs="CMU Sans Serif Medium"/>
        </w:rPr>
      </w:pPr>
    </w:p>
    <w:p w14:paraId="122F4D25" w14:textId="5920B65D" w:rsidR="00AC0DFC" w:rsidRPr="00EB74F4" w:rsidRDefault="005A186F" w:rsidP="005B7D27">
      <w:pPr>
        <w:jc w:val="both"/>
        <w:rPr>
          <w:rFonts w:ascii="CMU Sans Serif Medium" w:hAnsi="CMU Sans Serif Medium" w:cs="CMU Sans Serif Medium"/>
        </w:rPr>
      </w:pPr>
      <w:r w:rsidRPr="00EB74F4">
        <w:rPr>
          <w:rFonts w:ascii="CMU Sans Serif Medium" w:hAnsi="CMU Sans Serif Medium" w:cs="CMU Sans Serif Medium"/>
        </w:rPr>
        <w:t xml:space="preserve">Using only the </w:t>
      </w:r>
      <w:r w:rsidR="002174E4" w:rsidRPr="00EB74F4">
        <w:rPr>
          <w:rFonts w:ascii="CMU Sans Serif Medium" w:hAnsi="CMU Sans Serif Medium" w:cs="CMU Sans Serif Medium"/>
        </w:rPr>
        <w:t xml:space="preserve">training </w:t>
      </w:r>
      <w:r w:rsidR="003A4455" w:rsidRPr="00EB74F4">
        <w:rPr>
          <w:rFonts w:ascii="CMU Sans Serif Medium" w:hAnsi="CMU Sans Serif Medium" w:cs="CMU Sans Serif Medium"/>
        </w:rPr>
        <w:t>set</w:t>
      </w:r>
      <w:r w:rsidRPr="00EB74F4">
        <w:rPr>
          <w:rFonts w:ascii="CMU Sans Serif Medium" w:hAnsi="CMU Sans Serif Medium" w:cs="CMU Sans Serif Medium"/>
        </w:rPr>
        <w:t xml:space="preserve">, the </w:t>
      </w:r>
      <w:r w:rsidR="00D30652" w:rsidRPr="00EB74F4">
        <w:rPr>
          <w:rFonts w:ascii="CMU Sans Serif Medium" w:hAnsi="CMU Sans Serif Medium" w:cs="CMU Sans Serif Medium"/>
        </w:rPr>
        <w:t xml:space="preserve">HMM’s bigram distribution, in the form of </w:t>
      </w:r>
      <w:r w:rsidRPr="00EB74F4">
        <w:rPr>
          <w:rFonts w:ascii="CMU Sans Serif Medium" w:hAnsi="CMU Sans Serif Medium" w:cs="CMU Sans Serif Medium"/>
        </w:rPr>
        <w:t>tag transition</w:t>
      </w:r>
      <w:r w:rsidR="00D30652" w:rsidRPr="00EB74F4">
        <w:rPr>
          <w:rFonts w:ascii="CMU Sans Serif Medium" w:hAnsi="CMU Sans Serif Medium" w:cs="CMU Sans Serif Medium"/>
        </w:rPr>
        <w:t>s</w:t>
      </w:r>
      <w:r w:rsidRPr="00EB74F4">
        <w:rPr>
          <w:rFonts w:ascii="CMU Sans Serif Medium" w:hAnsi="CMU Sans Serif Medium" w:cs="CMU Sans Serif Medium"/>
        </w:rPr>
        <w:t xml:space="preserve"> and word emission</w:t>
      </w:r>
      <w:r w:rsidR="00D30652" w:rsidRPr="00EB74F4">
        <w:rPr>
          <w:rFonts w:ascii="CMU Sans Serif Medium" w:hAnsi="CMU Sans Serif Medium" w:cs="CMU Sans Serif Medium"/>
        </w:rPr>
        <w:t>s</w:t>
      </w:r>
      <w:r w:rsidRPr="00EB74F4">
        <w:rPr>
          <w:rFonts w:ascii="CMU Sans Serif Medium" w:hAnsi="CMU Sans Serif Medium" w:cs="CMU Sans Serif Medium"/>
        </w:rPr>
        <w:t xml:space="preserve"> probabilities</w:t>
      </w:r>
      <w:r w:rsidR="00D30652" w:rsidRPr="00EB74F4">
        <w:rPr>
          <w:rFonts w:ascii="CMU Sans Serif Medium" w:hAnsi="CMU Sans Serif Medium" w:cs="CMU Sans Serif Medium"/>
        </w:rPr>
        <w:t>,</w:t>
      </w:r>
      <w:r w:rsidRPr="00EB74F4">
        <w:rPr>
          <w:rFonts w:ascii="CMU Sans Serif Medium" w:hAnsi="CMU Sans Serif Medium" w:cs="CMU Sans Serif Medium"/>
        </w:rPr>
        <w:t xml:space="preserve"> are calculated</w:t>
      </w:r>
      <w:r w:rsidR="00A51D0F" w:rsidRPr="00EB74F4">
        <w:rPr>
          <w:rFonts w:ascii="CMU Sans Serif Medium" w:hAnsi="CMU Sans Serif Medium" w:cs="CMU Sans Serif Medium"/>
        </w:rPr>
        <w:t xml:space="preserve"> and smoothed using NLTK’s </w:t>
      </w:r>
      <w:proofErr w:type="spellStart"/>
      <w:r w:rsidR="00C80837" w:rsidRPr="00EB74F4">
        <w:rPr>
          <w:rFonts w:ascii="CMU Sans Serif Medium" w:hAnsi="CMU Sans Serif Medium" w:cs="CMU Sans Serif Medium"/>
          <w:i/>
          <w:iCs/>
        </w:rPr>
        <w:t>WittenBellProbDist</w:t>
      </w:r>
      <w:proofErr w:type="spellEnd"/>
      <w:r w:rsidR="007F5E87" w:rsidRPr="00EB74F4">
        <w:rPr>
          <w:rStyle w:val="FootnoteReference"/>
          <w:rFonts w:ascii="CMU Sans Serif Medium" w:hAnsi="CMU Sans Serif Medium" w:cs="CMU Sans Serif Medium"/>
          <w:i/>
          <w:iCs/>
        </w:rPr>
        <w:footnoteReference w:id="6"/>
      </w:r>
      <w:r w:rsidR="0084526B" w:rsidRPr="00EB74F4">
        <w:rPr>
          <w:rFonts w:ascii="CMU Sans Serif Medium" w:hAnsi="CMU Sans Serif Medium" w:cs="CMU Sans Serif Medium"/>
        </w:rPr>
        <w:t xml:space="preserve"> function</w:t>
      </w:r>
      <w:r w:rsidR="002174E4" w:rsidRPr="00EB74F4">
        <w:rPr>
          <w:rFonts w:ascii="CMU Sans Serif Medium" w:hAnsi="CMU Sans Serif Medium" w:cs="CMU Sans Serif Medium"/>
        </w:rPr>
        <w:t>.</w:t>
      </w:r>
      <w:r w:rsidR="00EE6A2D" w:rsidRPr="00EB74F4">
        <w:rPr>
          <w:rFonts w:ascii="CMU Sans Serif Medium" w:hAnsi="CMU Sans Serif Medium" w:cs="CMU Sans Serif Medium"/>
        </w:rPr>
        <w:t xml:space="preserve"> </w:t>
      </w:r>
    </w:p>
    <w:p w14:paraId="4BBC0725" w14:textId="77777777" w:rsidR="00AC0DFC" w:rsidRPr="00EB74F4" w:rsidRDefault="00AC0DFC" w:rsidP="005B7D27">
      <w:pPr>
        <w:jc w:val="both"/>
        <w:rPr>
          <w:rFonts w:ascii="CMU Sans Serif Medium" w:hAnsi="CMU Sans Serif Medium" w:cs="CMU Sans Serif Medium"/>
        </w:rPr>
      </w:pPr>
    </w:p>
    <w:p w14:paraId="7BA6DCE4" w14:textId="376CC053" w:rsidR="002174E4" w:rsidRPr="00EB74F4" w:rsidRDefault="00EE6A2D" w:rsidP="00AC0DFC">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ese large </w:t>
      </w:r>
      <w:r w:rsidR="0084526B" w:rsidRPr="00EB74F4">
        <w:rPr>
          <w:rFonts w:ascii="CMU Sans Serif Medium" w:hAnsi="CMU Sans Serif Medium" w:cs="CMU Sans Serif Medium"/>
        </w:rPr>
        <w:t xml:space="preserve">probability </w:t>
      </w:r>
      <w:r w:rsidRPr="00EB74F4">
        <w:rPr>
          <w:rFonts w:ascii="CMU Sans Serif Medium" w:hAnsi="CMU Sans Serif Medium" w:cs="CMU Sans Serif Medium"/>
        </w:rPr>
        <w:t xml:space="preserve">matrices </w:t>
      </w:r>
      <w:r w:rsidR="0084526B" w:rsidRPr="00EB74F4">
        <w:rPr>
          <w:rFonts w:ascii="CMU Sans Serif Medium" w:hAnsi="CMU Sans Serif Medium" w:cs="CMU Sans Serif Medium"/>
        </w:rPr>
        <w:t xml:space="preserve">(which are </w:t>
      </w:r>
      <w:r w:rsidR="009E5B8D" w:rsidRPr="00EB74F4">
        <w:rPr>
          <w:rFonts w:ascii="CMU Sans Serif Medium" w:hAnsi="CMU Sans Serif Medium" w:cs="CMU Sans Serif Medium"/>
        </w:rPr>
        <w:t>stored</w:t>
      </w:r>
      <w:r w:rsidR="0084526B" w:rsidRPr="00EB74F4">
        <w:rPr>
          <w:rFonts w:ascii="CMU Sans Serif Medium" w:hAnsi="CMU Sans Serif Medium" w:cs="CMU Sans Serif Medium"/>
        </w:rPr>
        <w:t xml:space="preserve"> in python dictionaries) </w:t>
      </w:r>
      <w:r w:rsidRPr="00EB74F4">
        <w:rPr>
          <w:rFonts w:ascii="CMU Sans Serif Medium" w:hAnsi="CMU Sans Serif Medium" w:cs="CMU Sans Serif Medium"/>
        </w:rPr>
        <w:t xml:space="preserve">are each saved </w:t>
      </w:r>
      <w:r w:rsidR="00F954A2" w:rsidRPr="00EB74F4">
        <w:rPr>
          <w:rFonts w:ascii="CMU Sans Serif Medium" w:hAnsi="CMU Sans Serif Medium" w:cs="CMU Sans Serif Medium"/>
        </w:rPr>
        <w:t>in</w:t>
      </w:r>
      <w:r w:rsidRPr="00EB74F4">
        <w:rPr>
          <w:rFonts w:ascii="CMU Sans Serif Medium" w:hAnsi="CMU Sans Serif Medium" w:cs="CMU Sans Serif Medium"/>
        </w:rPr>
        <w:t xml:space="preserve"> a Pickle</w:t>
      </w:r>
      <w:r w:rsidR="003F6306" w:rsidRPr="00EB74F4">
        <w:rPr>
          <w:rStyle w:val="FootnoteReference"/>
          <w:rFonts w:ascii="CMU Sans Serif Medium" w:hAnsi="CMU Sans Serif Medium" w:cs="CMU Sans Serif Medium"/>
        </w:rPr>
        <w:footnoteReference w:id="7"/>
      </w:r>
      <w:r w:rsidRPr="00EB74F4">
        <w:rPr>
          <w:rFonts w:ascii="CMU Sans Serif Medium" w:hAnsi="CMU Sans Serif Medium" w:cs="CMU Sans Serif Medium"/>
        </w:rPr>
        <w:t xml:space="preserve"> </w:t>
      </w:r>
      <w:proofErr w:type="gramStart"/>
      <w:r w:rsidRPr="00EB74F4">
        <w:rPr>
          <w:rFonts w:ascii="CMU Sans Serif Medium" w:hAnsi="CMU Sans Serif Medium" w:cs="CMU Sans Serif Medium"/>
        </w:rPr>
        <w:t>“</w:t>
      </w:r>
      <w:r w:rsidRPr="00EB74F4">
        <w:rPr>
          <w:rFonts w:ascii="CMU Sans Serif Medium" w:hAnsi="CMU Sans Serif Medium" w:cs="CMU Sans Serif Medium"/>
          <w:i/>
          <w:iCs/>
        </w:rPr>
        <w:t>.</w:t>
      </w:r>
      <w:proofErr w:type="spellStart"/>
      <w:r w:rsidRPr="00EB74F4">
        <w:rPr>
          <w:rFonts w:ascii="CMU Sans Serif Medium" w:hAnsi="CMU Sans Serif Medium" w:cs="CMU Sans Serif Medium"/>
          <w:i/>
          <w:iCs/>
        </w:rPr>
        <w:t>pkl</w:t>
      </w:r>
      <w:proofErr w:type="spellEnd"/>
      <w:proofErr w:type="gramEnd"/>
      <w:r w:rsidRPr="00EB74F4">
        <w:rPr>
          <w:rFonts w:ascii="CMU Sans Serif Medium" w:hAnsi="CMU Sans Serif Medium" w:cs="CMU Sans Serif Medium"/>
        </w:rPr>
        <w:t xml:space="preserve">” file, allowing the whole program to </w:t>
      </w:r>
      <w:r w:rsidR="00FF45A0" w:rsidRPr="00EB74F4">
        <w:rPr>
          <w:rFonts w:ascii="CMU Sans Serif Medium" w:hAnsi="CMU Sans Serif Medium" w:cs="CMU Sans Serif Medium"/>
        </w:rPr>
        <w:t>execute</w:t>
      </w:r>
      <w:r w:rsidRPr="00EB74F4">
        <w:rPr>
          <w:rFonts w:ascii="CMU Sans Serif Medium" w:hAnsi="CMU Sans Serif Medium" w:cs="CMU Sans Serif Medium"/>
        </w:rPr>
        <w:t xml:space="preserve"> faster in future runs by loading the matrices </w:t>
      </w:r>
      <w:r w:rsidR="006612FB" w:rsidRPr="00EB74F4">
        <w:rPr>
          <w:rFonts w:ascii="CMU Sans Serif Medium" w:hAnsi="CMU Sans Serif Medium" w:cs="CMU Sans Serif Medium"/>
        </w:rPr>
        <w:t xml:space="preserve">back </w:t>
      </w:r>
      <w:r w:rsidRPr="00EB74F4">
        <w:rPr>
          <w:rFonts w:ascii="CMU Sans Serif Medium" w:hAnsi="CMU Sans Serif Medium" w:cs="CMU Sans Serif Medium"/>
        </w:rPr>
        <w:t xml:space="preserve">into memory. A command-line flag can be set to </w:t>
      </w:r>
      <w:r w:rsidR="00524ACE" w:rsidRPr="00EB74F4">
        <w:rPr>
          <w:rFonts w:ascii="CMU Sans Serif Medium" w:hAnsi="CMU Sans Serif Medium" w:cs="CMU Sans Serif Medium"/>
        </w:rPr>
        <w:t xml:space="preserve">always </w:t>
      </w:r>
      <w:r w:rsidRPr="00EB74F4">
        <w:rPr>
          <w:rFonts w:ascii="CMU Sans Serif Medium" w:hAnsi="CMU Sans Serif Medium" w:cs="CMU Sans Serif Medium"/>
        </w:rPr>
        <w:t xml:space="preserve">force </w:t>
      </w:r>
      <w:r w:rsidR="000E7FC3" w:rsidRPr="00EB74F4">
        <w:rPr>
          <w:rFonts w:ascii="CMU Sans Serif Medium" w:hAnsi="CMU Sans Serif Medium" w:cs="CMU Sans Serif Medium"/>
        </w:rPr>
        <w:t xml:space="preserve">both </w:t>
      </w:r>
      <w:r w:rsidRPr="00EB74F4">
        <w:rPr>
          <w:rFonts w:ascii="CMU Sans Serif Medium" w:hAnsi="CMU Sans Serif Medium" w:cs="CMU Sans Serif Medium"/>
        </w:rPr>
        <w:t>matrices</w:t>
      </w:r>
      <w:r w:rsidR="000E7FC3" w:rsidRPr="00EB74F4">
        <w:rPr>
          <w:rFonts w:ascii="CMU Sans Serif Medium" w:hAnsi="CMU Sans Serif Medium" w:cs="CMU Sans Serif Medium"/>
        </w:rPr>
        <w:t xml:space="preserve"> to be re-calculated</w:t>
      </w:r>
      <w:r w:rsidRPr="00EB74F4">
        <w:rPr>
          <w:rFonts w:ascii="CMU Sans Serif Medium" w:hAnsi="CMU Sans Serif Medium" w:cs="CMU Sans Serif Medium"/>
        </w:rPr>
        <w:t>.</w:t>
      </w:r>
    </w:p>
    <w:p w14:paraId="66D05657" w14:textId="6D75FC4F" w:rsidR="002174E4" w:rsidRPr="00EB74F4" w:rsidRDefault="002174E4" w:rsidP="007A3878">
      <w:pPr>
        <w:jc w:val="both"/>
        <w:rPr>
          <w:rFonts w:ascii="CMU Sans Serif Medium" w:hAnsi="CMU Sans Serif Medium" w:cs="CMU Sans Serif Medium"/>
        </w:rPr>
      </w:pPr>
    </w:p>
    <w:p w14:paraId="625D5A6F" w14:textId="46AB8A22" w:rsidR="00BD1C11" w:rsidRPr="00EB74F4" w:rsidRDefault="00BD1C11" w:rsidP="007A3878">
      <w:pPr>
        <w:pStyle w:val="Heading2LaTeX"/>
        <w:jc w:val="both"/>
      </w:pPr>
      <w:bookmarkStart w:id="9" w:name="_Toc34766044"/>
      <w:r w:rsidRPr="00EB74F4">
        <w:t>Testing</w:t>
      </w:r>
      <w:bookmarkEnd w:id="9"/>
    </w:p>
    <w:p w14:paraId="3DDF2520" w14:textId="77777777" w:rsidR="00BD1C11" w:rsidRPr="00EB74F4" w:rsidRDefault="00BD1C11" w:rsidP="007A3878">
      <w:pPr>
        <w:pStyle w:val="Heading2LaTeX"/>
        <w:numPr>
          <w:ilvl w:val="0"/>
          <w:numId w:val="0"/>
        </w:numPr>
        <w:jc w:val="both"/>
      </w:pPr>
    </w:p>
    <w:p w14:paraId="653A9FD1" w14:textId="7E1D91F8" w:rsidR="0098135D" w:rsidRPr="00EB74F4" w:rsidRDefault="003C4FA3" w:rsidP="00B71E46">
      <w:pPr>
        <w:jc w:val="both"/>
        <w:rPr>
          <w:rFonts w:ascii="CMU Sans Serif Medium" w:hAnsi="CMU Sans Serif Medium" w:cs="CMU Sans Serif Medium"/>
        </w:rPr>
      </w:pPr>
      <w:r w:rsidRPr="00EB74F4">
        <w:rPr>
          <w:rFonts w:ascii="CMU Sans Serif Medium" w:hAnsi="CMU Sans Serif Medium" w:cs="CMU Sans Serif Medium"/>
        </w:rPr>
        <w:t xml:space="preserve">The POS tagger </w:t>
      </w:r>
      <w:r w:rsidR="00326355" w:rsidRPr="00EB74F4">
        <w:rPr>
          <w:rFonts w:ascii="CMU Sans Serif Medium" w:hAnsi="CMU Sans Serif Medium" w:cs="CMU Sans Serif Medium"/>
        </w:rPr>
        <w:t xml:space="preserve">is tested </w:t>
      </w:r>
      <w:r w:rsidR="00AB78D1" w:rsidRPr="00EB74F4">
        <w:rPr>
          <w:rFonts w:ascii="CMU Sans Serif Medium" w:hAnsi="CMU Sans Serif Medium" w:cs="CMU Sans Serif Medium"/>
        </w:rPr>
        <w:t xml:space="preserve">on the </w:t>
      </w:r>
      <w:r w:rsidR="007762C6" w:rsidRPr="00EB74F4">
        <w:rPr>
          <w:rFonts w:ascii="CMU Sans Serif Medium" w:hAnsi="CMU Sans Serif Medium" w:cs="CMU Sans Serif Medium"/>
        </w:rPr>
        <w:t xml:space="preserve">aforementioned </w:t>
      </w:r>
      <w:r w:rsidR="00AB78D1" w:rsidRPr="00EB74F4">
        <w:rPr>
          <w:rFonts w:ascii="CMU Sans Serif Medium" w:hAnsi="CMU Sans Serif Medium" w:cs="CMU Sans Serif Medium"/>
        </w:rPr>
        <w:t xml:space="preserve">testing data set </w:t>
      </w:r>
      <w:r w:rsidR="00326355" w:rsidRPr="00EB74F4">
        <w:rPr>
          <w:rFonts w:ascii="CMU Sans Serif Medium" w:hAnsi="CMU Sans Serif Medium" w:cs="CMU Sans Serif Medium"/>
        </w:rPr>
        <w:t xml:space="preserve">by </w:t>
      </w:r>
      <w:r w:rsidR="008248C3" w:rsidRPr="00EB74F4">
        <w:rPr>
          <w:rFonts w:ascii="CMU Sans Serif Medium" w:hAnsi="CMU Sans Serif Medium" w:cs="CMU Sans Serif Medium"/>
        </w:rPr>
        <w:t>comparing</w:t>
      </w:r>
      <w:r w:rsidR="00326355" w:rsidRPr="00EB74F4">
        <w:rPr>
          <w:rFonts w:ascii="CMU Sans Serif Medium" w:hAnsi="CMU Sans Serif Medium" w:cs="CMU Sans Serif Medium"/>
        </w:rPr>
        <w:t xml:space="preserve"> </w:t>
      </w:r>
      <w:r w:rsidR="008248C3" w:rsidRPr="00EB74F4">
        <w:rPr>
          <w:rFonts w:ascii="CMU Sans Serif Medium" w:hAnsi="CMU Sans Serif Medium" w:cs="CMU Sans Serif Medium"/>
        </w:rPr>
        <w:t>the predicted</w:t>
      </w:r>
      <w:r w:rsidR="00326355" w:rsidRPr="00EB74F4">
        <w:rPr>
          <w:rFonts w:ascii="CMU Sans Serif Medium" w:hAnsi="CMU Sans Serif Medium" w:cs="CMU Sans Serif Medium"/>
        </w:rPr>
        <w:t xml:space="preserve"> </w:t>
      </w:r>
      <w:r w:rsidR="008248C3" w:rsidRPr="00EB74F4">
        <w:rPr>
          <w:rFonts w:ascii="CMU Sans Serif Medium" w:hAnsi="CMU Sans Serif Medium" w:cs="CMU Sans Serif Medium"/>
        </w:rPr>
        <w:t>tags with the actual tags</w:t>
      </w:r>
      <w:r w:rsidR="007E416C" w:rsidRPr="00EB74F4">
        <w:rPr>
          <w:rFonts w:ascii="CMU Sans Serif Medium" w:hAnsi="CMU Sans Serif Medium" w:cs="CMU Sans Serif Medium"/>
        </w:rPr>
        <w:t>.</w:t>
      </w:r>
      <w:r w:rsidR="008248C3" w:rsidRPr="00EB74F4">
        <w:rPr>
          <w:rFonts w:ascii="CMU Sans Serif Medium" w:hAnsi="CMU Sans Serif Medium" w:cs="CMU Sans Serif Medium"/>
        </w:rPr>
        <w:t xml:space="preserve"> The predicted tags are determined </w:t>
      </w:r>
      <w:r w:rsidR="00F736AA" w:rsidRPr="00EB74F4">
        <w:rPr>
          <w:rFonts w:ascii="CMU Sans Serif Medium" w:hAnsi="CMU Sans Serif Medium" w:cs="CMU Sans Serif Medium"/>
        </w:rPr>
        <w:t xml:space="preserve">by </w:t>
      </w:r>
      <w:r w:rsidR="008248C3" w:rsidRPr="00EB74F4">
        <w:rPr>
          <w:rFonts w:ascii="CMU Sans Serif Medium" w:hAnsi="CMU Sans Serif Medium" w:cs="CMU Sans Serif Medium"/>
        </w:rPr>
        <w:t xml:space="preserve">using </w:t>
      </w:r>
      <w:r w:rsidRPr="00EB74F4">
        <w:rPr>
          <w:rFonts w:ascii="CMU Sans Serif Medium" w:hAnsi="CMU Sans Serif Medium" w:cs="CMU Sans Serif Medium"/>
        </w:rPr>
        <w:t>the Viterbi algorithm (which makes use of the previously generated HMM</w:t>
      </w:r>
      <w:r w:rsidR="00DE166A" w:rsidRPr="00EB74F4">
        <w:rPr>
          <w:rFonts w:ascii="CMU Sans Serif Medium" w:hAnsi="CMU Sans Serif Medium" w:cs="CMU Sans Serif Medium"/>
        </w:rPr>
        <w:t>’s tag transition and word emission probabilities</w:t>
      </w:r>
      <w:r w:rsidR="00C87E1B" w:rsidRPr="00EB74F4">
        <w:rPr>
          <w:rFonts w:ascii="CMU Sans Serif Medium" w:hAnsi="CMU Sans Serif Medium" w:cs="CMU Sans Serif Medium"/>
        </w:rPr>
        <w:t xml:space="preserve">) </w:t>
      </w:r>
      <w:r w:rsidR="00E82F0F" w:rsidRPr="00EB74F4">
        <w:rPr>
          <w:rFonts w:ascii="CMU Sans Serif Medium" w:hAnsi="CMU Sans Serif Medium" w:cs="CMU Sans Serif Medium"/>
        </w:rPr>
        <w:t>before</w:t>
      </w:r>
      <w:r w:rsidR="0087340B" w:rsidRPr="00EB74F4">
        <w:rPr>
          <w:rFonts w:ascii="CMU Sans Serif Medium" w:hAnsi="CMU Sans Serif Medium" w:cs="CMU Sans Serif Medium"/>
        </w:rPr>
        <w:t xml:space="preserve"> </w:t>
      </w:r>
      <w:r w:rsidR="00C87E1B" w:rsidRPr="00EB74F4">
        <w:rPr>
          <w:rFonts w:ascii="CMU Sans Serif Medium" w:hAnsi="CMU Sans Serif Medium" w:cs="CMU Sans Serif Medium"/>
        </w:rPr>
        <w:t xml:space="preserve">back-tracing </w:t>
      </w:r>
      <w:r w:rsidR="00B13844" w:rsidRPr="00EB74F4">
        <w:rPr>
          <w:rFonts w:ascii="CMU Sans Serif Medium" w:hAnsi="CMU Sans Serif Medium" w:cs="CMU Sans Serif Medium"/>
        </w:rPr>
        <w:t xml:space="preserve">the </w:t>
      </w:r>
      <w:r w:rsidR="008B5554" w:rsidRPr="00EB74F4">
        <w:rPr>
          <w:rFonts w:ascii="CMU Sans Serif Medium" w:hAnsi="CMU Sans Serif Medium" w:cs="CMU Sans Serif Medium"/>
        </w:rPr>
        <w:t xml:space="preserve">generated </w:t>
      </w:r>
      <w:r w:rsidR="00B13844" w:rsidRPr="00EB74F4">
        <w:rPr>
          <w:rFonts w:ascii="CMU Sans Serif Medium" w:hAnsi="CMU Sans Serif Medium" w:cs="CMU Sans Serif Medium"/>
        </w:rPr>
        <w:t xml:space="preserve">Viterbi </w:t>
      </w:r>
      <w:r w:rsidR="00FC188D" w:rsidRPr="00EB74F4">
        <w:rPr>
          <w:rFonts w:ascii="CMU Sans Serif Medium" w:hAnsi="CMU Sans Serif Medium" w:cs="CMU Sans Serif Medium"/>
        </w:rPr>
        <w:t>trellis</w:t>
      </w:r>
      <w:r w:rsidR="00C87E1B" w:rsidRPr="00EB74F4">
        <w:rPr>
          <w:rFonts w:ascii="CMU Sans Serif Medium" w:hAnsi="CMU Sans Serif Medium" w:cs="CMU Sans Serif Medium"/>
        </w:rPr>
        <w:t xml:space="preserve"> to reconstruct the most likely sequence of POS tags for each sentence in the testing data set.</w:t>
      </w:r>
    </w:p>
    <w:p w14:paraId="50F60E63" w14:textId="7E621235" w:rsidR="0098135D" w:rsidRPr="00EB74F4" w:rsidRDefault="0098135D" w:rsidP="007A3878">
      <w:pPr>
        <w:jc w:val="both"/>
        <w:rPr>
          <w:rFonts w:ascii="CMU Sans Serif Medium" w:hAnsi="CMU Sans Serif Medium" w:cs="CMU Sans Serif Medium"/>
        </w:rPr>
      </w:pPr>
      <w:r w:rsidRPr="00EB74F4">
        <w:rPr>
          <w:rFonts w:ascii="CMU Sans Serif Medium" w:hAnsi="CMU Sans Serif Medium" w:cs="CMU Sans Serif Medium"/>
          <w:color w:val="000000"/>
        </w:rPr>
        <w:t> </w:t>
      </w:r>
    </w:p>
    <w:p w14:paraId="64445FEC" w14:textId="5713FBF8" w:rsidR="00CC1612" w:rsidRPr="00EB74F4" w:rsidRDefault="00C87E1B" w:rsidP="00CC1612">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Finally, the tagger’s accuracy is calculated by </w:t>
      </w:r>
      <w:r w:rsidR="008412B5" w:rsidRPr="00EB74F4">
        <w:rPr>
          <w:rFonts w:ascii="CMU Sans Serif Medium" w:hAnsi="CMU Sans Serif Medium" w:cs="CMU Sans Serif Medium"/>
        </w:rPr>
        <w:t>cou</w:t>
      </w:r>
      <w:r w:rsidR="0091563B" w:rsidRPr="00EB74F4">
        <w:rPr>
          <w:rFonts w:ascii="CMU Sans Serif Medium" w:hAnsi="CMU Sans Serif Medium" w:cs="CMU Sans Serif Medium"/>
        </w:rPr>
        <w:t>n</w:t>
      </w:r>
      <w:r w:rsidR="008412B5" w:rsidRPr="00EB74F4">
        <w:rPr>
          <w:rFonts w:ascii="CMU Sans Serif Medium" w:hAnsi="CMU Sans Serif Medium" w:cs="CMU Sans Serif Medium"/>
        </w:rPr>
        <w:t>ting the number of correct predictions for</w:t>
      </w:r>
      <w:r w:rsidR="00E73CD2" w:rsidRPr="00EB74F4">
        <w:rPr>
          <w:rFonts w:ascii="CMU Sans Serif Medium" w:hAnsi="CMU Sans Serif Medium" w:cs="CMU Sans Serif Medium"/>
        </w:rPr>
        <w:t xml:space="preserve"> each predicted tag with the actual tags from the Brown corpus.</w:t>
      </w:r>
    </w:p>
    <w:p w14:paraId="5A309C88" w14:textId="77777777" w:rsidR="00352FB0" w:rsidRPr="00EB74F4" w:rsidRDefault="00352FB0" w:rsidP="00352FB0">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72858445"/>
        <w:rPr>
          <w:rFonts w:ascii="CMU Sans Serif Medium" w:hAnsi="CMU Sans Serif Medium" w:cs="CMU Sans Serif Medium"/>
        </w:rPr>
      </w:pPr>
      <w:proofErr w:type="spellStart"/>
      <w:r w:rsidRPr="00EB74F4">
        <w:rPr>
          <w:rFonts w:ascii="CMU Sans Serif Medium" w:hAnsi="CMU Sans Serif Medium" w:cs="CMU Sans Serif Medium"/>
          <w:color w:val="000000"/>
        </w:rPr>
        <w:t>correct_tag_counter</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6666"/>
        </w:rPr>
        <w:t>0</w:t>
      </w:r>
    </w:p>
    <w:p w14:paraId="15F1FD0D" w14:textId="77777777" w:rsidR="00352FB0" w:rsidRPr="00EB74F4" w:rsidRDefault="00352FB0" w:rsidP="00352FB0">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72858445"/>
        <w:rPr>
          <w:rFonts w:ascii="CMU Sans Serif Medium" w:hAnsi="CMU Sans Serif Medium" w:cs="CMU Sans Serif Medium"/>
        </w:rPr>
      </w:pP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i</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t>
      </w:r>
      <w:proofErr w:type="gramStart"/>
      <w:r w:rsidRPr="00EB74F4">
        <w:rPr>
          <w:rFonts w:ascii="CMU Sans Serif Medium" w:hAnsi="CMU Sans Serif Medium" w:cs="CMU Sans Serif Medium"/>
          <w:color w:val="000000"/>
        </w:rPr>
        <w:t>range</w:t>
      </w:r>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6666"/>
        </w:rPr>
        <w:t>0</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len</w:t>
      </w:r>
      <w:proofErr w:type="spell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actual_tags</w:t>
      </w:r>
      <w:proofErr w:type="spellEnd"/>
      <w:r w:rsidRPr="00EB74F4">
        <w:rPr>
          <w:rFonts w:ascii="CMU Sans Serif Medium" w:hAnsi="CMU Sans Serif Medium" w:cs="CMU Sans Serif Medium"/>
          <w:color w:val="666600"/>
        </w:rPr>
        <w:t>)):</w:t>
      </w:r>
    </w:p>
    <w:p w14:paraId="7F85A7EC" w14:textId="77777777" w:rsidR="00352FB0" w:rsidRPr="00EB74F4" w:rsidRDefault="00352FB0" w:rsidP="00352FB0">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72858445"/>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actual_tags</w:t>
      </w:r>
      <w:proofErr w:type="spell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i</w:t>
      </w:r>
      <w:proofErr w:type="spell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predicted_tags</w:t>
      </w:r>
      <w:proofErr w:type="spell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i</w:t>
      </w:r>
      <w:proofErr w:type="spellEnd"/>
      <w:r w:rsidRPr="00EB74F4">
        <w:rPr>
          <w:rFonts w:ascii="CMU Sans Serif Medium" w:hAnsi="CMU Sans Serif Medium" w:cs="CMU Sans Serif Medium"/>
          <w:color w:val="666600"/>
        </w:rPr>
        <w:t>]:</w:t>
      </w:r>
    </w:p>
    <w:p w14:paraId="4587FE86" w14:textId="77777777" w:rsidR="00352FB0" w:rsidRPr="00EB74F4" w:rsidRDefault="00352FB0" w:rsidP="00352FB0">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72858445"/>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correct_tag_counter</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6666"/>
        </w:rPr>
        <w:t>1</w:t>
      </w:r>
    </w:p>
    <w:p w14:paraId="0D3C22D7" w14:textId="77777777" w:rsidR="00352FB0" w:rsidRPr="00EB74F4" w:rsidRDefault="00352FB0" w:rsidP="00352FB0">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72858445"/>
        <w:rPr>
          <w:rFonts w:ascii="CMU Sans Serif Medium" w:hAnsi="CMU Sans Serif Medium" w:cs="CMU Sans Serif Medium"/>
        </w:rPr>
      </w:pP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correct_tag_counter</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len</w:t>
      </w:r>
      <w:proofErr w:type="spell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actual_tags</w:t>
      </w:r>
      <w:proofErr w:type="spell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6666"/>
        </w:rPr>
        <w:t>100</w:t>
      </w:r>
    </w:p>
    <w:p w14:paraId="44376D69" w14:textId="4C315C1A" w:rsidR="006474AE" w:rsidRPr="00EB74F4" w:rsidRDefault="006474AE" w:rsidP="00BB7061">
      <w:pPr>
        <w:rPr>
          <w:rFonts w:ascii="CMU Sans Serif Medium" w:hAnsi="CMU Sans Serif Medium" w:cs="CMU Sans Serif Medium"/>
        </w:rPr>
      </w:pPr>
    </w:p>
    <w:p w14:paraId="67298F6D" w14:textId="49971618" w:rsidR="0099364D" w:rsidRPr="00EB74F4" w:rsidRDefault="0099364D" w:rsidP="00CC1612">
      <w:pPr>
        <w:pStyle w:val="Heading1LaTeX"/>
      </w:pPr>
      <w:bookmarkStart w:id="10" w:name="_Toc34766045"/>
      <w:r w:rsidRPr="00EB74F4">
        <w:t>Evaluation</w:t>
      </w:r>
      <w:bookmarkEnd w:id="10"/>
    </w:p>
    <w:p w14:paraId="5E1C7F48" w14:textId="7EEE0945" w:rsidR="00306CC0" w:rsidRPr="00EB74F4" w:rsidRDefault="00306CC0" w:rsidP="007A3878">
      <w:pPr>
        <w:jc w:val="both"/>
        <w:rPr>
          <w:rFonts w:ascii="CMU Sans Serif Medium" w:hAnsi="CMU Sans Serif Medium" w:cs="CMU Sans Serif Medium"/>
        </w:rPr>
      </w:pPr>
    </w:p>
    <w:p w14:paraId="09CDD8F9" w14:textId="11B15B79" w:rsidR="000A6669" w:rsidRPr="00EB74F4" w:rsidRDefault="000A6669" w:rsidP="00143C69">
      <w:pPr>
        <w:jc w:val="both"/>
        <w:rPr>
          <w:rFonts w:ascii="CMU Sans Serif Medium" w:hAnsi="CMU Sans Serif Medium" w:cs="CMU Sans Serif Medium"/>
        </w:rPr>
      </w:pPr>
      <w:r w:rsidRPr="00EB74F4">
        <w:rPr>
          <w:rFonts w:ascii="CMU Sans Serif Medium" w:hAnsi="CMU Sans Serif Medium" w:cs="CMU Sans Serif Medium"/>
        </w:rPr>
        <w:t xml:space="preserve">The evaluation consists </w:t>
      </w:r>
      <w:r w:rsidR="007B493D" w:rsidRPr="00EB74F4">
        <w:rPr>
          <w:rFonts w:ascii="CMU Sans Serif Medium" w:hAnsi="CMU Sans Serif Medium" w:cs="CMU Sans Serif Medium"/>
        </w:rPr>
        <w:t>of</w:t>
      </w:r>
      <w:r w:rsidR="00FB7F84" w:rsidRPr="00EB74F4">
        <w:rPr>
          <w:rFonts w:ascii="CMU Sans Serif Medium" w:hAnsi="CMU Sans Serif Medium" w:cs="CMU Sans Serif Medium"/>
        </w:rPr>
        <w:t xml:space="preserve"> using</w:t>
      </w:r>
      <w:r w:rsidRPr="00EB74F4">
        <w:rPr>
          <w:rFonts w:ascii="CMU Sans Serif Medium" w:hAnsi="CMU Sans Serif Medium" w:cs="CMU Sans Serif Medium"/>
        </w:rPr>
        <w:t xml:space="preserve"> the recommended data split of </w:t>
      </w:r>
      <w:r w:rsidR="00F7344B" w:rsidRPr="00EB74F4">
        <w:rPr>
          <w:rFonts w:ascii="CMU Sans Serif Medium" w:hAnsi="CMU Sans Serif Medium" w:cs="CMU Sans Serif Medium"/>
        </w:rPr>
        <w:t xml:space="preserve">10,000/500 sentences </w:t>
      </w:r>
      <w:r w:rsidRPr="00EB74F4">
        <w:rPr>
          <w:rFonts w:ascii="CMU Sans Serif Medium" w:hAnsi="CMU Sans Serif Medium" w:cs="CMU Sans Serif Medium"/>
        </w:rPr>
        <w:t>for the training/testing data sets</w:t>
      </w:r>
      <w:r w:rsidR="003152F3" w:rsidRPr="00EB74F4">
        <w:rPr>
          <w:rFonts w:ascii="CMU Sans Serif Medium" w:hAnsi="CMU Sans Serif Medium" w:cs="CMU Sans Serif Medium"/>
        </w:rPr>
        <w:t xml:space="preserve"> to evaluate the </w:t>
      </w:r>
      <w:r w:rsidR="0049704D" w:rsidRPr="00EB74F4">
        <w:rPr>
          <w:rFonts w:ascii="CMU Sans Serif Medium" w:hAnsi="CMU Sans Serif Medium" w:cs="CMU Sans Serif Medium"/>
        </w:rPr>
        <w:t>POS tagger</w:t>
      </w:r>
      <w:r w:rsidRPr="00EB74F4">
        <w:rPr>
          <w:rFonts w:ascii="CMU Sans Serif Medium" w:hAnsi="CMU Sans Serif Medium" w:cs="CMU Sans Serif Medium"/>
        </w:rPr>
        <w:t>.</w:t>
      </w:r>
      <w:r w:rsidR="00124595" w:rsidRPr="00EB74F4">
        <w:rPr>
          <w:rFonts w:ascii="CMU Sans Serif Medium" w:hAnsi="CMU Sans Serif Medium" w:cs="CMU Sans Serif Medium"/>
        </w:rPr>
        <w:t xml:space="preserve"> </w:t>
      </w:r>
      <w:r w:rsidR="008F48E5" w:rsidRPr="00EB74F4">
        <w:rPr>
          <w:rFonts w:ascii="CMU Sans Serif Medium" w:hAnsi="CMU Sans Serif Medium" w:cs="CMU Sans Serif Medium"/>
        </w:rPr>
        <w:t>Although the submitted code only contains the final POS tagger, t</w:t>
      </w:r>
      <w:r w:rsidRPr="00EB74F4">
        <w:rPr>
          <w:rFonts w:ascii="CMU Sans Serif Medium" w:hAnsi="CMU Sans Serif Medium" w:cs="CMU Sans Serif Medium"/>
        </w:rPr>
        <w:t xml:space="preserve">he evolution of the accuracy was measured by reverting to previous </w:t>
      </w:r>
      <w:r w:rsidR="009602BC" w:rsidRPr="00EB74F4">
        <w:rPr>
          <w:rFonts w:ascii="CMU Sans Serif Medium" w:hAnsi="CMU Sans Serif Medium" w:cs="CMU Sans Serif Medium"/>
        </w:rPr>
        <w:t xml:space="preserve">git </w:t>
      </w:r>
      <w:r w:rsidRPr="00EB74F4">
        <w:rPr>
          <w:rFonts w:ascii="CMU Sans Serif Medium" w:hAnsi="CMU Sans Serif Medium" w:cs="CMU Sans Serif Medium"/>
        </w:rPr>
        <w:t>commits and measuring the accuracy at each milestone</w:t>
      </w:r>
      <w:r w:rsidR="00811F3C" w:rsidRPr="00EB74F4">
        <w:rPr>
          <w:rFonts w:ascii="CMU Sans Serif Medium" w:hAnsi="CMU Sans Serif Medium" w:cs="CMU Sans Serif Medium"/>
        </w:rPr>
        <w:t xml:space="preserve"> (the code used to achieve these accuracies is placed in the appendix). Figure 1 depicts t</w:t>
      </w:r>
      <w:r w:rsidR="003C4FF1" w:rsidRPr="00EB74F4">
        <w:rPr>
          <w:rFonts w:ascii="CMU Sans Serif Medium" w:hAnsi="CMU Sans Serif Medium" w:cs="CMU Sans Serif Medium"/>
        </w:rPr>
        <w:t>he evolution of the accuracy at each milestone</w:t>
      </w:r>
      <w:r w:rsidR="00343D0F" w:rsidRPr="00EB74F4">
        <w:rPr>
          <w:rFonts w:ascii="CMU Sans Serif Medium" w:hAnsi="CMU Sans Serif Medium" w:cs="CMU Sans Serif Medium"/>
        </w:rPr>
        <w:t xml:space="preserve">, which </w:t>
      </w:r>
      <w:r w:rsidR="008D0C65" w:rsidRPr="00EB74F4">
        <w:rPr>
          <w:rFonts w:ascii="CMU Sans Serif Medium" w:hAnsi="CMU Sans Serif Medium" w:cs="CMU Sans Serif Medium"/>
        </w:rPr>
        <w:t>is</w:t>
      </w:r>
      <w:r w:rsidR="00343D0F" w:rsidRPr="00EB74F4">
        <w:rPr>
          <w:rFonts w:ascii="CMU Sans Serif Medium" w:hAnsi="CMU Sans Serif Medium" w:cs="CMU Sans Serif Medium"/>
        </w:rPr>
        <w:t xml:space="preserve"> explored in the following subsections</w:t>
      </w:r>
      <w:r w:rsidR="002B2B26" w:rsidRPr="00EB74F4">
        <w:rPr>
          <w:rFonts w:ascii="CMU Sans Serif Medium" w:hAnsi="CMU Sans Serif Medium" w:cs="CMU Sans Serif Medium"/>
        </w:rPr>
        <w:t>.</w:t>
      </w:r>
    </w:p>
    <w:p w14:paraId="3D0E0AC3" w14:textId="77777777" w:rsidR="00E104FF" w:rsidRPr="00EB74F4" w:rsidRDefault="00E104FF" w:rsidP="00124595">
      <w:pPr>
        <w:jc w:val="both"/>
        <w:rPr>
          <w:rFonts w:ascii="CMU Sans Serif Medium" w:hAnsi="CMU Sans Serif Medium" w:cs="CMU Sans Serif Medium"/>
        </w:rPr>
      </w:pPr>
    </w:p>
    <w:p w14:paraId="3F83BB28" w14:textId="77777777" w:rsidR="00AA0C9C" w:rsidRPr="00EB74F4" w:rsidRDefault="00AA0C9C" w:rsidP="00124595">
      <w:pPr>
        <w:jc w:val="both"/>
        <w:rPr>
          <w:rFonts w:ascii="CMU Sans Serif Medium" w:hAnsi="CMU Sans Serif Medium" w:cs="CMU Sans Serif Medium"/>
        </w:rPr>
      </w:pPr>
    </w:p>
    <w:p w14:paraId="205BD41C" w14:textId="5E09F834" w:rsidR="009E4C84" w:rsidRPr="00EB74F4" w:rsidRDefault="00CC3C15" w:rsidP="00124595">
      <w:pPr>
        <w:jc w:val="both"/>
        <w:rPr>
          <w:rFonts w:ascii="CMU Sans Serif Medium" w:hAnsi="CMU Sans Serif Medium" w:cs="CMU Sans Serif Medium"/>
        </w:rPr>
      </w:pPr>
      <w:r w:rsidRPr="00EB74F4">
        <w:rPr>
          <w:rFonts w:ascii="CMU Sans Serif Medium" w:hAnsi="CMU Sans Serif Medium" w:cs="CMU Sans Serif Medium"/>
          <w:noProof/>
        </w:rPr>
        <w:lastRenderedPageBreak/>
        <mc:AlternateContent>
          <mc:Choice Requires="wps">
            <w:drawing>
              <wp:anchor distT="0" distB="0" distL="114300" distR="114300" simplePos="0" relativeHeight="251660288" behindDoc="0" locked="0" layoutInCell="1" allowOverlap="1" wp14:anchorId="1E8EDD31" wp14:editId="4A9A3963">
                <wp:simplePos x="0" y="0"/>
                <wp:positionH relativeFrom="column">
                  <wp:posOffset>0</wp:posOffset>
                </wp:positionH>
                <wp:positionV relativeFrom="paragraph">
                  <wp:posOffset>2384425</wp:posOffset>
                </wp:positionV>
                <wp:extent cx="5655310" cy="635"/>
                <wp:effectExtent l="0" t="0" r="0" b="12065"/>
                <wp:wrapSquare wrapText="bothSides"/>
                <wp:docPr id="11" name="Text Box 1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1C44352E" w14:textId="0AEB70E2" w:rsidR="00CC3C15" w:rsidRPr="00CC3C15" w:rsidRDefault="00CC3C15" w:rsidP="003B74F2">
                            <w:pPr>
                              <w:pStyle w:val="Caption"/>
                              <w:jc w:val="center"/>
                              <w:rPr>
                                <w:rFonts w:ascii="CMU Sans Serif Medium" w:hAnsi="CMU Sans Serif Medium" w:cs="CMU Sans Serif Medium"/>
                                <w:noProof/>
                                <w:sz w:val="22"/>
                                <w:szCs w:val="22"/>
                              </w:rPr>
                            </w:pPr>
                            <w:r w:rsidRPr="00CC3C15">
                              <w:rPr>
                                <w:sz w:val="22"/>
                                <w:szCs w:val="22"/>
                              </w:rPr>
                              <w:t xml:space="preserve">Figure </w:t>
                            </w:r>
                            <w:r w:rsidRPr="00CC3C15">
                              <w:rPr>
                                <w:sz w:val="22"/>
                                <w:szCs w:val="22"/>
                              </w:rPr>
                              <w:fldChar w:fldCharType="begin"/>
                            </w:r>
                            <w:r w:rsidRPr="00CC3C15">
                              <w:rPr>
                                <w:sz w:val="22"/>
                                <w:szCs w:val="22"/>
                              </w:rPr>
                              <w:instrText xml:space="preserve"> SEQ Figure \* ARABIC </w:instrText>
                            </w:r>
                            <w:r w:rsidRPr="00CC3C15">
                              <w:rPr>
                                <w:sz w:val="22"/>
                                <w:szCs w:val="22"/>
                              </w:rPr>
                              <w:fldChar w:fldCharType="separate"/>
                            </w:r>
                            <w:r w:rsidR="001C15A6">
                              <w:rPr>
                                <w:noProof/>
                                <w:sz w:val="22"/>
                                <w:szCs w:val="22"/>
                              </w:rPr>
                              <w:t>1</w:t>
                            </w:r>
                            <w:r w:rsidRPr="00CC3C15">
                              <w:rPr>
                                <w:sz w:val="22"/>
                                <w:szCs w:val="22"/>
                              </w:rPr>
                              <w:fldChar w:fldCharType="end"/>
                            </w:r>
                            <w:r w:rsidRPr="00CC3C15">
                              <w:rPr>
                                <w:sz w:val="22"/>
                                <w:szCs w:val="22"/>
                              </w:rPr>
                              <w:t>: Evolution of the tagger's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8EDD31" id="_x0000_t202" coordsize="21600,21600" o:spt="202" path="m,l,21600r21600,l21600,xe">
                <v:stroke joinstyle="miter"/>
                <v:path gradientshapeok="t" o:connecttype="rect"/>
              </v:shapetype>
              <v:shape id="Text Box 11" o:spid="_x0000_s1026" type="#_x0000_t202" style="position:absolute;left:0;text-align:left;margin-left:0;margin-top:187.75pt;width:445.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" stroked="f">
                <v:textbox style="mso-fit-shape-to-text:t" inset="0,0,0,0">
                  <w:txbxContent>
                    <w:p w14:paraId="1C44352E" w14:textId="0AEB70E2" w:rsidR="00CC3C15" w:rsidRPr="00CC3C15" w:rsidRDefault="00CC3C15" w:rsidP="003B74F2">
                      <w:pPr>
                        <w:pStyle w:val="Caption"/>
                        <w:jc w:val="center"/>
                        <w:rPr>
                          <w:rFonts w:ascii="CMU Sans Serif Medium" w:hAnsi="CMU Sans Serif Medium" w:cs="CMU Sans Serif Medium"/>
                          <w:noProof/>
                          <w:sz w:val="22"/>
                          <w:szCs w:val="22"/>
                        </w:rPr>
                      </w:pPr>
                      <w:r w:rsidRPr="00CC3C15">
                        <w:rPr>
                          <w:sz w:val="22"/>
                          <w:szCs w:val="22"/>
                        </w:rPr>
                        <w:t xml:space="preserve">Figure </w:t>
                      </w:r>
                      <w:r w:rsidRPr="00CC3C15">
                        <w:rPr>
                          <w:sz w:val="22"/>
                          <w:szCs w:val="22"/>
                        </w:rPr>
                        <w:fldChar w:fldCharType="begin"/>
                      </w:r>
                      <w:r w:rsidRPr="00CC3C15">
                        <w:rPr>
                          <w:sz w:val="22"/>
                          <w:szCs w:val="22"/>
                        </w:rPr>
                        <w:instrText xml:space="preserve"> SEQ Figure \* ARABIC </w:instrText>
                      </w:r>
                      <w:r w:rsidRPr="00CC3C15">
                        <w:rPr>
                          <w:sz w:val="22"/>
                          <w:szCs w:val="22"/>
                        </w:rPr>
                        <w:fldChar w:fldCharType="separate"/>
                      </w:r>
                      <w:r w:rsidR="001C15A6">
                        <w:rPr>
                          <w:noProof/>
                          <w:sz w:val="22"/>
                          <w:szCs w:val="22"/>
                        </w:rPr>
                        <w:t>1</w:t>
                      </w:r>
                      <w:r w:rsidRPr="00CC3C15">
                        <w:rPr>
                          <w:sz w:val="22"/>
                          <w:szCs w:val="22"/>
                        </w:rPr>
                        <w:fldChar w:fldCharType="end"/>
                      </w:r>
                      <w:r w:rsidRPr="00CC3C15">
                        <w:rPr>
                          <w:sz w:val="22"/>
                          <w:szCs w:val="22"/>
                        </w:rPr>
                        <w:t>: Evolution of the tagger's accuracy.</w:t>
                      </w:r>
                    </w:p>
                  </w:txbxContent>
                </v:textbox>
                <w10:wrap type="square"/>
              </v:shape>
            </w:pict>
          </mc:Fallback>
        </mc:AlternateContent>
      </w:r>
      <w:r w:rsidR="002B2B26" w:rsidRPr="00EB74F4">
        <w:rPr>
          <w:rFonts w:ascii="CMU Sans Serif Medium" w:hAnsi="CMU Sans Serif Medium" w:cs="CMU Sans Serif Medium"/>
          <w:noProof/>
        </w:rPr>
        <w:drawing>
          <wp:anchor distT="0" distB="0" distL="114300" distR="114300" simplePos="0" relativeHeight="251658240" behindDoc="0" locked="0" layoutInCell="1" allowOverlap="1" wp14:anchorId="59783ECE" wp14:editId="12A2DB65">
            <wp:simplePos x="0" y="0"/>
            <wp:positionH relativeFrom="margin">
              <wp:align>center</wp:align>
            </wp:positionH>
            <wp:positionV relativeFrom="margin">
              <wp:align>top</wp:align>
            </wp:positionV>
            <wp:extent cx="5655310" cy="2327275"/>
            <wp:effectExtent l="0" t="0" r="0" b="0"/>
            <wp:wrapSquare wrapText="bothSides"/>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55310" cy="2327275"/>
                    </a:xfrm>
                    <a:prstGeom prst="rect">
                      <a:avLst/>
                    </a:prstGeom>
                  </pic:spPr>
                </pic:pic>
              </a:graphicData>
            </a:graphic>
          </wp:anchor>
        </w:drawing>
      </w:r>
    </w:p>
    <w:p w14:paraId="4CA096B5" w14:textId="0A820DF4" w:rsidR="009E4C84" w:rsidRPr="00EB74F4" w:rsidRDefault="009E4C84" w:rsidP="002D2D8B">
      <w:pPr>
        <w:pStyle w:val="Heading2LaTeX"/>
      </w:pPr>
      <w:bookmarkStart w:id="11" w:name="_Toc34766046"/>
      <w:r w:rsidRPr="00EB74F4">
        <w:t>Basic tagger</w:t>
      </w:r>
      <w:bookmarkEnd w:id="11"/>
    </w:p>
    <w:p w14:paraId="6BDCA50B" w14:textId="77777777" w:rsidR="009E4C84" w:rsidRPr="00EB74F4" w:rsidRDefault="009E4C84" w:rsidP="00124595">
      <w:pPr>
        <w:jc w:val="both"/>
        <w:rPr>
          <w:rFonts w:ascii="CMU Sans Serif Medium" w:hAnsi="CMU Sans Serif Medium" w:cs="CMU Sans Serif Medium"/>
        </w:rPr>
      </w:pPr>
    </w:p>
    <w:p w14:paraId="79BCF79F" w14:textId="2801B156" w:rsidR="007A4215" w:rsidRPr="00EB74F4" w:rsidRDefault="002B2B26" w:rsidP="008459BF">
      <w:pPr>
        <w:jc w:val="both"/>
        <w:rPr>
          <w:rFonts w:ascii="CMU Sans Serif Medium" w:hAnsi="CMU Sans Serif Medium" w:cs="CMU Sans Serif Medium"/>
        </w:rPr>
      </w:pPr>
      <w:r w:rsidRPr="00EB74F4">
        <w:rPr>
          <w:rFonts w:ascii="CMU Sans Serif Medium" w:hAnsi="CMU Sans Serif Medium" w:cs="CMU Sans Serif Medium"/>
        </w:rPr>
        <w:t xml:space="preserve">The first </w:t>
      </w:r>
      <w:r w:rsidR="00022082" w:rsidRPr="00EB74F4">
        <w:rPr>
          <w:rFonts w:ascii="CMU Sans Serif Medium" w:hAnsi="CMU Sans Serif Medium" w:cs="CMU Sans Serif Medium"/>
        </w:rPr>
        <w:t>tagger</w:t>
      </w:r>
      <w:r w:rsidRPr="00EB74F4">
        <w:rPr>
          <w:rFonts w:ascii="CMU Sans Serif Medium" w:hAnsi="CMU Sans Serif Medium" w:cs="CMU Sans Serif Medium"/>
        </w:rPr>
        <w:t xml:space="preserve"> consisted </w:t>
      </w:r>
      <w:r w:rsidR="00556305" w:rsidRPr="00EB74F4">
        <w:rPr>
          <w:rFonts w:ascii="CMU Sans Serif Medium" w:hAnsi="CMU Sans Serif Medium" w:cs="CMU Sans Serif Medium"/>
        </w:rPr>
        <w:t>in the simplest implementation of the POS tagger mentioned in the “</w:t>
      </w:r>
      <w:r w:rsidR="00556305" w:rsidRPr="00EB74F4">
        <w:rPr>
          <w:rFonts w:ascii="CMU Sans Serif Medium" w:hAnsi="CMU Sans Serif Medium" w:cs="CMU Sans Serif Medium"/>
        </w:rPr>
        <w:t>Viterbi algorithm</w:t>
      </w:r>
      <w:r w:rsidR="00556305" w:rsidRPr="00EB74F4">
        <w:rPr>
          <w:rFonts w:ascii="CMU Sans Serif Medium" w:hAnsi="CMU Sans Serif Medium" w:cs="CMU Sans Serif Medium"/>
        </w:rPr>
        <w:t>” section of the practical specification</w:t>
      </w:r>
      <w:r w:rsidR="007E109D" w:rsidRPr="00EB74F4">
        <w:rPr>
          <w:rFonts w:ascii="CMU Sans Serif Medium" w:hAnsi="CMU Sans Serif Medium" w:cs="CMU Sans Serif Medium"/>
        </w:rPr>
        <w:t xml:space="preserve">, with </w:t>
      </w:r>
      <w:r w:rsidR="007E109D" w:rsidRPr="00EB74F4">
        <w:rPr>
          <w:rFonts w:ascii="CMU Sans Serif Medium" w:hAnsi="CMU Sans Serif Medium" w:cs="CMU Sans Serif Medium"/>
        </w:rPr>
        <w:t>no smoothing</w:t>
      </w:r>
      <w:r w:rsidR="00150998" w:rsidRPr="00EB74F4">
        <w:rPr>
          <w:rFonts w:ascii="CMU Sans Serif Medium" w:hAnsi="CMU Sans Serif Medium" w:cs="CMU Sans Serif Medium"/>
        </w:rPr>
        <w:t xml:space="preserve"> implemented and a</w:t>
      </w:r>
      <w:r w:rsidR="007E109D" w:rsidRPr="00EB74F4">
        <w:rPr>
          <w:rFonts w:ascii="CMU Sans Serif Medium" w:hAnsi="CMU Sans Serif Medium" w:cs="CMU Sans Serif Medium"/>
        </w:rPr>
        <w:t xml:space="preserve"> </w:t>
      </w:r>
      <w:r w:rsidR="002D3A7A" w:rsidRPr="00EB74F4">
        <w:rPr>
          <w:rFonts w:ascii="CMU Sans Serif Medium" w:hAnsi="CMU Sans Serif Medium" w:cs="CMU Sans Serif Medium"/>
        </w:rPr>
        <w:t>naïve unknown word</w:t>
      </w:r>
      <w:r w:rsidR="007E109D" w:rsidRPr="00EB74F4">
        <w:rPr>
          <w:rFonts w:ascii="CMU Sans Serif Medium" w:hAnsi="CMU Sans Serif Medium" w:cs="CMU Sans Serif Medium"/>
        </w:rPr>
        <w:t xml:space="preserve"> handling</w:t>
      </w:r>
      <w:r w:rsidR="00556305" w:rsidRPr="00EB74F4">
        <w:rPr>
          <w:rFonts w:ascii="CMU Sans Serif Medium" w:hAnsi="CMU Sans Serif Medium" w:cs="CMU Sans Serif Medium"/>
        </w:rPr>
        <w:t>.</w:t>
      </w:r>
      <w:r w:rsidR="002E6DC6" w:rsidRPr="00EB74F4">
        <w:rPr>
          <w:rFonts w:ascii="CMU Sans Serif Medium" w:hAnsi="CMU Sans Serif Medium" w:cs="CMU Sans Serif Medium"/>
        </w:rPr>
        <w:t xml:space="preserve"> </w:t>
      </w:r>
    </w:p>
    <w:p w14:paraId="4D478660" w14:textId="77777777" w:rsidR="007A4215" w:rsidRPr="00EB74F4" w:rsidRDefault="007A4215" w:rsidP="00551DF4">
      <w:pPr>
        <w:ind w:firstLine="360"/>
        <w:jc w:val="both"/>
        <w:rPr>
          <w:rFonts w:ascii="CMU Sans Serif Medium" w:hAnsi="CMU Sans Serif Medium" w:cs="CMU Sans Serif Medium"/>
        </w:rPr>
      </w:pPr>
    </w:p>
    <w:p w14:paraId="5C9AA59E" w14:textId="457AFE1D" w:rsidR="00551DF4" w:rsidRPr="00EB74F4" w:rsidRDefault="00894C47" w:rsidP="00AC11E3">
      <w:pPr>
        <w:ind w:firstLine="360"/>
        <w:jc w:val="both"/>
        <w:rPr>
          <w:rFonts w:ascii="CMU Sans Serif Medium" w:hAnsi="CMU Sans Serif Medium" w:cs="CMU Sans Serif Medium"/>
        </w:rPr>
      </w:pPr>
      <w:r w:rsidRPr="00EB74F4">
        <w:rPr>
          <w:rFonts w:ascii="CMU Sans Serif Medium" w:hAnsi="CMU Sans Serif Medium" w:cs="CMU Sans Serif Medium"/>
        </w:rPr>
        <w:t>Frequency estimations are calculated for the tag transition and word emission probabilities</w:t>
      </w:r>
      <w:r w:rsidR="00551DF4" w:rsidRPr="00EB74F4">
        <w:rPr>
          <w:rFonts w:ascii="CMU Sans Serif Medium" w:hAnsi="CMU Sans Serif Medium" w:cs="CMU Sans Serif Medium"/>
        </w:rPr>
        <w:t>, and the Viterbi algorithm with back-tracing is used to calculate the most likely</w:t>
      </w:r>
      <w:r w:rsidR="00551DF4" w:rsidRPr="00EB74F4">
        <w:rPr>
          <w:rFonts w:ascii="CMU Sans Serif Medium" w:hAnsi="CMU Sans Serif Medium" w:cs="CMU Sans Serif Medium"/>
        </w:rPr>
        <w:t xml:space="preserve"> sequence of </w:t>
      </w:r>
      <w:r w:rsidR="00551DF4" w:rsidRPr="00EB74F4">
        <w:rPr>
          <w:rFonts w:ascii="CMU Sans Serif Medium" w:hAnsi="CMU Sans Serif Medium" w:cs="CMU Sans Serif Medium"/>
        </w:rPr>
        <w:t>POS tags</w:t>
      </w:r>
      <w:r w:rsidR="00551DF4" w:rsidRPr="00EB74F4">
        <w:rPr>
          <w:rFonts w:ascii="CMU Sans Serif Medium" w:hAnsi="CMU Sans Serif Medium" w:cs="CMU Sans Serif Medium"/>
        </w:rPr>
        <w:t xml:space="preserve"> </w:t>
      </w:r>
      <w:r w:rsidR="00551DF4" w:rsidRPr="00EB74F4">
        <w:rPr>
          <w:rFonts w:ascii="CMU Sans Serif Medium" w:hAnsi="CMU Sans Serif Medium" w:cs="CMU Sans Serif Medium"/>
        </w:rPr>
        <w:t>each sentence</w:t>
      </w:r>
      <w:r w:rsidR="00551DF4" w:rsidRPr="00EB74F4">
        <w:rPr>
          <w:rFonts w:ascii="CMU Sans Serif Medium" w:hAnsi="CMU Sans Serif Medium" w:cs="CMU Sans Serif Medium"/>
        </w:rPr>
        <w:t xml:space="preserve"> in the test corpus</w:t>
      </w:r>
      <w:r w:rsidR="00E50CF1" w:rsidRPr="00EB74F4">
        <w:rPr>
          <w:rFonts w:ascii="CMU Sans Serif Medium" w:hAnsi="CMU Sans Serif Medium" w:cs="CMU Sans Serif Medium"/>
        </w:rPr>
        <w:t>. The accuracy reaches 89.94% with this</w:t>
      </w:r>
      <w:r w:rsidR="008A1234" w:rsidRPr="00EB74F4">
        <w:rPr>
          <w:rFonts w:ascii="CMU Sans Serif Medium" w:hAnsi="CMU Sans Serif Medium" w:cs="CMU Sans Serif Medium"/>
        </w:rPr>
        <w:t xml:space="preserve"> </w:t>
      </w:r>
      <w:r w:rsidR="002A2241" w:rsidRPr="00EB74F4">
        <w:rPr>
          <w:rFonts w:ascii="CMU Sans Serif Medium" w:hAnsi="CMU Sans Serif Medium" w:cs="CMU Sans Serif Medium"/>
        </w:rPr>
        <w:t>basic tagger</w:t>
      </w:r>
      <w:r w:rsidR="008A1234" w:rsidRPr="00EB74F4">
        <w:rPr>
          <w:rFonts w:ascii="CMU Sans Serif Medium" w:hAnsi="CMU Sans Serif Medium" w:cs="CMU Sans Serif Medium"/>
        </w:rPr>
        <w:t>.</w:t>
      </w:r>
      <w:r w:rsidR="002450E8" w:rsidRPr="00EB74F4">
        <w:rPr>
          <w:rFonts w:ascii="CMU Sans Serif Medium" w:hAnsi="CMU Sans Serif Medium" w:cs="CMU Sans Serif Medium"/>
        </w:rPr>
        <w:t xml:space="preserve"> </w:t>
      </w:r>
      <w:r w:rsidR="00DD5CFE" w:rsidRPr="00EB74F4">
        <w:rPr>
          <w:rFonts w:ascii="CMU Sans Serif Medium" w:hAnsi="CMU Sans Serif Medium" w:cs="CMU Sans Serif Medium"/>
        </w:rPr>
        <w:t>The accuracy</w:t>
      </w:r>
      <w:r w:rsidR="002450E8" w:rsidRPr="00EB74F4">
        <w:rPr>
          <w:rFonts w:ascii="CMU Sans Serif Medium" w:hAnsi="CMU Sans Serif Medium" w:cs="CMU Sans Serif Medium"/>
        </w:rPr>
        <w:t xml:space="preserve"> is at </w:t>
      </w:r>
      <w:r w:rsidR="00DD5CFE" w:rsidRPr="00EB74F4">
        <w:rPr>
          <w:rFonts w:ascii="CMU Sans Serif Medium" w:hAnsi="CMU Sans Serif Medium" w:cs="CMU Sans Serif Medium"/>
        </w:rPr>
        <w:t>its</w:t>
      </w:r>
      <w:r w:rsidR="002450E8" w:rsidRPr="00EB74F4">
        <w:rPr>
          <w:rFonts w:ascii="CMU Sans Serif Medium" w:hAnsi="CMU Sans Serif Medium" w:cs="CMU Sans Serif Medium"/>
        </w:rPr>
        <w:t xml:space="preserve"> lowest due to</w:t>
      </w:r>
      <w:r w:rsidR="00C503DD" w:rsidRPr="00EB74F4">
        <w:rPr>
          <w:rFonts w:ascii="CMU Sans Serif Medium" w:hAnsi="CMU Sans Serif Medium" w:cs="CMU Sans Serif Medium"/>
        </w:rPr>
        <w:t xml:space="preserve"> the</w:t>
      </w:r>
      <w:r w:rsidR="00CF1D04" w:rsidRPr="00EB74F4">
        <w:rPr>
          <w:rFonts w:ascii="CMU Sans Serif Medium" w:hAnsi="CMU Sans Serif Medium" w:cs="CMU Sans Serif Medium"/>
        </w:rPr>
        <w:t xml:space="preserve"> naïve smoothing. Indeed,</w:t>
      </w:r>
      <w:r w:rsidR="002450E8" w:rsidRPr="00EB74F4">
        <w:rPr>
          <w:rFonts w:ascii="CMU Sans Serif Medium" w:hAnsi="CMU Sans Serif Medium" w:cs="CMU Sans Serif Medium"/>
        </w:rPr>
        <w:t xml:space="preserve"> </w:t>
      </w:r>
      <w:r w:rsidR="002450E8" w:rsidRPr="00EB74F4">
        <w:rPr>
          <w:rFonts w:ascii="CMU Sans Serif Medium" w:hAnsi="CMU Sans Serif Medium" w:cs="CMU Sans Serif Medium"/>
        </w:rPr>
        <w:t xml:space="preserve">assigning </w:t>
      </w:r>
      <w:r w:rsidR="002450E8" w:rsidRPr="00EB74F4">
        <w:rPr>
          <w:rFonts w:ascii="CMU Sans Serif Medium" w:hAnsi="CMU Sans Serif Medium" w:cs="CMU Sans Serif Medium"/>
        </w:rPr>
        <w:t xml:space="preserve">a </w:t>
      </w:r>
      <w:r w:rsidR="000A1DC5" w:rsidRPr="00EB74F4">
        <w:rPr>
          <w:rFonts w:ascii="CMU Sans Serif Medium" w:hAnsi="CMU Sans Serif Medium" w:cs="CMU Sans Serif Medium"/>
        </w:rPr>
        <w:t xml:space="preserve">pre-defined </w:t>
      </w:r>
      <w:r w:rsidR="002450E8" w:rsidRPr="00EB74F4">
        <w:rPr>
          <w:rFonts w:ascii="CMU Sans Serif Medium" w:hAnsi="CMU Sans Serif Medium" w:cs="CMU Sans Serif Medium"/>
        </w:rPr>
        <w:t>1/1000</w:t>
      </w:r>
      <w:r w:rsidR="000B27C6" w:rsidRPr="00EB74F4">
        <w:rPr>
          <w:rFonts w:ascii="CMU Sans Serif Medium" w:hAnsi="CMU Sans Serif Medium" w:cs="CMU Sans Serif Medium"/>
        </w:rPr>
        <w:t xml:space="preserve"> probability to every unseen word emission means that there is a uniform probability that the word could be any tag, as much a “DET” tag as “&lt;s&gt;” tag, which is naïve way of not handling unknown words.</w:t>
      </w:r>
      <w:r w:rsidR="00AC11E3" w:rsidRPr="00EB74F4">
        <w:rPr>
          <w:rFonts w:ascii="CMU Sans Serif Medium" w:hAnsi="CMU Sans Serif Medium" w:cs="CMU Sans Serif Medium"/>
        </w:rPr>
        <w:t xml:space="preserve"> </w:t>
      </w:r>
      <w:r w:rsidR="00E7100B" w:rsidRPr="00EB74F4">
        <w:rPr>
          <w:rFonts w:ascii="CMU Sans Serif Medium" w:eastAsiaTheme="minorEastAsia" w:hAnsi="CMU Sans Serif Medium" w:cs="CMU Sans Serif Medium"/>
        </w:rPr>
        <w:t xml:space="preserve">For this reason, </w:t>
      </w:r>
      <w:r w:rsidR="002C0EA3" w:rsidRPr="00EB74F4">
        <w:rPr>
          <w:rFonts w:ascii="CMU Sans Serif Medium" w:eastAsiaTheme="minorEastAsia" w:hAnsi="CMU Sans Serif Medium" w:cs="CMU Sans Serif Medium"/>
        </w:rPr>
        <w:t>smoothing the HMM’s tag transition and word emission probabilities is required.</w:t>
      </w:r>
    </w:p>
    <w:p w14:paraId="604D2727" w14:textId="297EE8D3" w:rsidR="00D30652" w:rsidRPr="00EB74F4" w:rsidRDefault="00D30652" w:rsidP="00551DF4">
      <w:pPr>
        <w:ind w:firstLine="360"/>
        <w:jc w:val="both"/>
        <w:rPr>
          <w:rFonts w:ascii="CMU Sans Serif Medium" w:hAnsi="CMU Sans Serif Medium" w:cs="CMU Sans Serif Medium"/>
        </w:rPr>
      </w:pPr>
    </w:p>
    <w:p w14:paraId="04B6B0E9" w14:textId="77777777" w:rsidR="00E104FF" w:rsidRPr="00EB74F4" w:rsidRDefault="00E104FF" w:rsidP="00551DF4">
      <w:pPr>
        <w:ind w:firstLine="360"/>
        <w:jc w:val="both"/>
        <w:rPr>
          <w:rFonts w:ascii="CMU Sans Serif Medium" w:hAnsi="CMU Sans Serif Medium" w:cs="CMU Sans Serif Medium"/>
        </w:rPr>
      </w:pPr>
    </w:p>
    <w:p w14:paraId="03D45F3B" w14:textId="66FAD9FF" w:rsidR="007E109D" w:rsidRPr="00EB74F4" w:rsidRDefault="007E109D" w:rsidP="002D2D8B">
      <w:pPr>
        <w:pStyle w:val="Heading2LaTeX"/>
      </w:pPr>
      <w:bookmarkStart w:id="12" w:name="_Toc34766047"/>
      <w:r w:rsidRPr="00EB74F4">
        <w:t>Smoothing</w:t>
      </w:r>
      <w:bookmarkEnd w:id="12"/>
    </w:p>
    <w:p w14:paraId="6016225A" w14:textId="77777777" w:rsidR="007E109D" w:rsidRPr="00EB74F4" w:rsidRDefault="007E109D" w:rsidP="00551DF4">
      <w:pPr>
        <w:ind w:firstLine="360"/>
        <w:jc w:val="both"/>
        <w:rPr>
          <w:rFonts w:ascii="CMU Sans Serif Medium" w:hAnsi="CMU Sans Serif Medium" w:cs="CMU Sans Serif Medium"/>
        </w:rPr>
      </w:pPr>
    </w:p>
    <w:p w14:paraId="426A8793" w14:textId="033D2F11" w:rsidR="000E4A0E" w:rsidRPr="00EB74F4" w:rsidRDefault="00D30652" w:rsidP="002224B0">
      <w:pPr>
        <w:jc w:val="both"/>
        <w:rPr>
          <w:rFonts w:ascii="CMU Sans Serif Medium" w:hAnsi="CMU Sans Serif Medium" w:cs="CMU Sans Serif Medium"/>
        </w:rPr>
      </w:pPr>
      <w:r w:rsidRPr="00EB74F4">
        <w:rPr>
          <w:rFonts w:ascii="CMU Sans Serif Medium" w:hAnsi="CMU Sans Serif Medium" w:cs="CMU Sans Serif Medium"/>
        </w:rPr>
        <w:t>When smoothing</w:t>
      </w:r>
      <w:r w:rsidR="00500A32" w:rsidRPr="00EB74F4">
        <w:rPr>
          <w:rFonts w:ascii="CMU Sans Serif Medium" w:hAnsi="CMU Sans Serif Medium" w:cs="CMU Sans Serif Medium"/>
        </w:rPr>
        <w:t xml:space="preserve"> </w:t>
      </w:r>
      <w:r w:rsidRPr="00EB74F4">
        <w:rPr>
          <w:rFonts w:ascii="CMU Sans Serif Medium" w:hAnsi="CMU Sans Serif Medium" w:cs="CMU Sans Serif Medium"/>
        </w:rPr>
        <w:t xml:space="preserve">is applied to the </w:t>
      </w:r>
      <w:r w:rsidR="002450E8" w:rsidRPr="00EB74F4">
        <w:rPr>
          <w:rFonts w:ascii="CMU Sans Serif Medium" w:hAnsi="CMU Sans Serif Medium" w:cs="CMU Sans Serif Medium"/>
        </w:rPr>
        <w:t>HMM’s word emission probabilities, the accuracy jumps up to 93.40%</w:t>
      </w:r>
      <w:r w:rsidR="00D678EE" w:rsidRPr="00EB74F4">
        <w:rPr>
          <w:rFonts w:ascii="CMU Sans Serif Medium" w:hAnsi="CMU Sans Serif Medium" w:cs="CMU Sans Serif Medium"/>
        </w:rPr>
        <w:t xml:space="preserve">, which </w:t>
      </w:r>
      <w:r w:rsidR="00F701DD" w:rsidRPr="00EB74F4">
        <w:rPr>
          <w:rFonts w:ascii="CMU Sans Serif Medium" w:hAnsi="CMU Sans Serif Medium" w:cs="CMU Sans Serif Medium"/>
        </w:rPr>
        <w:t>is due to the fact that probabilities are being assigned to unseen events in the testing set</w:t>
      </w:r>
      <w:r w:rsidR="00A56F63" w:rsidRPr="00EB74F4">
        <w:rPr>
          <w:rFonts w:ascii="CMU Sans Serif Medium" w:hAnsi="CMU Sans Serif Medium" w:cs="CMU Sans Serif Medium"/>
        </w:rPr>
        <w:t xml:space="preserve">. </w:t>
      </w:r>
      <w:r w:rsidR="002450E8" w:rsidRPr="00EB74F4">
        <w:rPr>
          <w:rFonts w:ascii="CMU Sans Serif Medium" w:hAnsi="CMU Sans Serif Medium" w:cs="CMU Sans Serif Medium"/>
        </w:rPr>
        <w:t>Howeve</w:t>
      </w:r>
      <w:r w:rsidR="00500A32" w:rsidRPr="00EB74F4">
        <w:rPr>
          <w:rFonts w:ascii="CMU Sans Serif Medium" w:hAnsi="CMU Sans Serif Medium" w:cs="CMU Sans Serif Medium"/>
        </w:rPr>
        <w:t xml:space="preserve">r, </w:t>
      </w:r>
      <w:r w:rsidR="00763B60" w:rsidRPr="00EB74F4">
        <w:rPr>
          <w:rFonts w:ascii="CMU Sans Serif Medium" w:hAnsi="CMU Sans Serif Medium" w:cs="CMU Sans Serif Medium"/>
        </w:rPr>
        <w:t xml:space="preserve">when applying the same relative frequency estimation (Witten-Bell Probability Distribution) </w:t>
      </w:r>
      <w:r w:rsidR="003170F1" w:rsidRPr="00EB74F4">
        <w:rPr>
          <w:rFonts w:ascii="CMU Sans Serif Medium" w:hAnsi="CMU Sans Serif Medium" w:cs="CMU Sans Serif Medium"/>
        </w:rPr>
        <w:t xml:space="preserve">to </w:t>
      </w:r>
      <w:r w:rsidR="00F701DD" w:rsidRPr="00EB74F4">
        <w:rPr>
          <w:rFonts w:ascii="CMU Sans Serif Medium" w:hAnsi="CMU Sans Serif Medium" w:cs="CMU Sans Serif Medium"/>
        </w:rPr>
        <w:t>the tag transition probabilities</w:t>
      </w:r>
      <w:r w:rsidR="002F26B4" w:rsidRPr="00EB74F4">
        <w:rPr>
          <w:rFonts w:ascii="CMU Sans Serif Medium" w:hAnsi="CMU Sans Serif Medium" w:cs="CMU Sans Serif Medium"/>
        </w:rPr>
        <w:t>,</w:t>
      </w:r>
      <w:r w:rsidR="00F701DD" w:rsidRPr="00EB74F4">
        <w:rPr>
          <w:rFonts w:ascii="CMU Sans Serif Medium" w:hAnsi="CMU Sans Serif Medium" w:cs="CMU Sans Serif Medium"/>
        </w:rPr>
        <w:t xml:space="preserve"> the accuracy </w:t>
      </w:r>
      <w:r w:rsidR="002F26B4" w:rsidRPr="00EB74F4">
        <w:rPr>
          <w:rFonts w:ascii="CMU Sans Serif Medium" w:hAnsi="CMU Sans Serif Medium" w:cs="CMU Sans Serif Medium"/>
        </w:rPr>
        <w:t xml:space="preserve">only increases </w:t>
      </w:r>
      <w:r w:rsidR="00F701DD" w:rsidRPr="00EB74F4">
        <w:rPr>
          <w:rFonts w:ascii="CMU Sans Serif Medium" w:hAnsi="CMU Sans Serif Medium" w:cs="CMU Sans Serif Medium"/>
        </w:rPr>
        <w:t xml:space="preserve">by 0.01%. </w:t>
      </w:r>
      <w:r w:rsidR="006F568F" w:rsidRPr="00EB74F4">
        <w:rPr>
          <w:rFonts w:ascii="CMU Sans Serif Medium" w:hAnsi="CMU Sans Serif Medium" w:cs="CMU Sans Serif Medium"/>
        </w:rPr>
        <w:t xml:space="preserve">This likely due to the fact that the universal </w:t>
      </w:r>
      <w:proofErr w:type="spellStart"/>
      <w:r w:rsidR="006F568F" w:rsidRPr="00EB74F4">
        <w:rPr>
          <w:rFonts w:ascii="CMU Sans Serif Medium" w:hAnsi="CMU Sans Serif Medium" w:cs="CMU Sans Serif Medium"/>
        </w:rPr>
        <w:t>tagset</w:t>
      </w:r>
      <w:proofErr w:type="spellEnd"/>
      <w:r w:rsidR="006F568F" w:rsidRPr="00EB74F4">
        <w:rPr>
          <w:rFonts w:ascii="CMU Sans Serif Medium" w:hAnsi="CMU Sans Serif Medium" w:cs="CMU Sans Serif Medium"/>
        </w:rPr>
        <w:t xml:space="preserve"> is used </w:t>
      </w:r>
      <w:r w:rsidR="00982D93" w:rsidRPr="00EB74F4">
        <w:rPr>
          <w:rFonts w:ascii="CMU Sans Serif Medium" w:hAnsi="CMU Sans Serif Medium" w:cs="CMU Sans Serif Medium"/>
        </w:rPr>
        <w:t>on the tagged Brown corpus</w:t>
      </w:r>
      <w:r w:rsidR="009915FC" w:rsidRPr="00EB74F4">
        <w:rPr>
          <w:rFonts w:ascii="CMU Sans Serif Medium" w:hAnsi="CMU Sans Serif Medium" w:cs="CMU Sans Serif Medium"/>
        </w:rPr>
        <w:t xml:space="preserve">, </w:t>
      </w:r>
      <w:r w:rsidR="00665C78" w:rsidRPr="00EB74F4">
        <w:rPr>
          <w:rFonts w:ascii="CMU Sans Serif Medium" w:hAnsi="CMU Sans Serif Medium" w:cs="CMU Sans Serif Medium"/>
        </w:rPr>
        <w:t xml:space="preserve">reducing the total number of tags that the </w:t>
      </w:r>
      <w:r w:rsidR="00A310D0" w:rsidRPr="00EB74F4">
        <w:rPr>
          <w:rFonts w:ascii="CMU Sans Serif Medium" w:hAnsi="CMU Sans Serif Medium" w:cs="CMU Sans Serif Medium"/>
        </w:rPr>
        <w:t>POS tagger</w:t>
      </w:r>
      <w:r w:rsidR="00665C78" w:rsidRPr="00EB74F4">
        <w:rPr>
          <w:rFonts w:ascii="CMU Sans Serif Medium" w:hAnsi="CMU Sans Serif Medium" w:cs="CMU Sans Serif Medium"/>
        </w:rPr>
        <w:t xml:space="preserve"> has to handle to 14 (including &lt;s&gt; and &lt;/s&gt;)</w:t>
      </w:r>
      <w:r w:rsidR="009915FC" w:rsidRPr="00EB74F4">
        <w:rPr>
          <w:rFonts w:ascii="CMU Sans Serif Medium" w:hAnsi="CMU Sans Serif Medium" w:cs="CMU Sans Serif Medium"/>
        </w:rPr>
        <w:t xml:space="preserve"> (</w:t>
      </w:r>
      <w:r w:rsidR="009915FC" w:rsidRPr="00EB74F4">
        <w:rPr>
          <w:rFonts w:ascii="CMU Sans Serif Medium" w:hAnsi="CMU Sans Serif Medium" w:cs="CMU Sans Serif Medium"/>
        </w:rPr>
        <w:t>see Appendix A</w:t>
      </w:r>
      <w:r w:rsidR="009915FC" w:rsidRPr="00EB74F4">
        <w:rPr>
          <w:rFonts w:ascii="CMU Sans Serif Medium" w:hAnsi="CMU Sans Serif Medium" w:cs="CMU Sans Serif Medium"/>
        </w:rPr>
        <w:t xml:space="preserve"> for more detail on the universal </w:t>
      </w:r>
      <w:proofErr w:type="spellStart"/>
      <w:r w:rsidR="009915FC" w:rsidRPr="00EB74F4">
        <w:rPr>
          <w:rFonts w:ascii="CMU Sans Serif Medium" w:hAnsi="CMU Sans Serif Medium" w:cs="CMU Sans Serif Medium"/>
        </w:rPr>
        <w:t>tagset</w:t>
      </w:r>
      <w:proofErr w:type="spellEnd"/>
      <w:r w:rsidR="009915FC" w:rsidRPr="00EB74F4">
        <w:rPr>
          <w:rFonts w:ascii="CMU Sans Serif Medium" w:hAnsi="CMU Sans Serif Medium" w:cs="CMU Sans Serif Medium"/>
        </w:rPr>
        <w:t>)</w:t>
      </w:r>
      <w:r w:rsidR="00665C78" w:rsidRPr="00EB74F4">
        <w:rPr>
          <w:rFonts w:ascii="CMU Sans Serif Medium" w:hAnsi="CMU Sans Serif Medium" w:cs="CMU Sans Serif Medium"/>
        </w:rPr>
        <w:t>.</w:t>
      </w:r>
      <w:r w:rsidR="00BF40BB" w:rsidRPr="00EB74F4">
        <w:rPr>
          <w:rFonts w:ascii="CMU Sans Serif Medium" w:hAnsi="CMU Sans Serif Medium" w:cs="CMU Sans Serif Medium"/>
        </w:rPr>
        <w:t xml:space="preserve"> Therefore, </w:t>
      </w:r>
      <w:r w:rsidR="005D7423" w:rsidRPr="00EB74F4">
        <w:rPr>
          <w:rFonts w:ascii="CMU Sans Serif Medium" w:hAnsi="CMU Sans Serif Medium" w:cs="CMU Sans Serif Medium"/>
        </w:rPr>
        <w:t xml:space="preserve">there is in total </w:t>
      </w:r>
      <w:r w:rsidR="00B64508" w:rsidRPr="00EB74F4">
        <w:rPr>
          <w:rFonts w:ascii="CMU Sans Serif Medium" w:hAnsi="CMU Sans Serif Medium" w:cs="CMU Sans Serif Medium"/>
        </w:rPr>
        <w:t>196</w:t>
      </w:r>
      <w:r w:rsidR="005D7423" w:rsidRPr="00EB74F4">
        <w:rPr>
          <w:rFonts w:ascii="CMU Sans Serif Medium" w:hAnsi="CMU Sans Serif Medium" w:cs="CMU Sans Serif Medium"/>
        </w:rPr>
        <w:t xml:space="preserve"> </w:t>
      </w:r>
      <w:r w:rsidR="005D7423" w:rsidRPr="00EB74F4">
        <w:rPr>
          <w:rFonts w:ascii="CMU Sans Serif Medium" w:hAnsi="CMU Sans Serif Medium" w:cs="CMU Sans Serif Medium"/>
        </w:rPr>
        <w:t>possible combinations</w:t>
      </w:r>
      <w:r w:rsidR="00B64508" w:rsidRPr="00EB74F4">
        <w:rPr>
          <w:rStyle w:val="FootnoteReference"/>
          <w:rFonts w:ascii="CMU Sans Serif Medium" w:hAnsi="CMU Sans Serif Medium" w:cs="CMU Sans Serif Medium"/>
        </w:rPr>
        <w:footnoteReference w:id="8"/>
      </w:r>
      <w:r w:rsidR="0090713E" w:rsidRPr="00EB74F4">
        <w:rPr>
          <w:rFonts w:ascii="CMU Sans Serif Medium" w:hAnsi="CMU Sans Serif Medium" w:cs="CMU Sans Serif Medium"/>
        </w:rPr>
        <w:t xml:space="preserve"> </w:t>
      </w:r>
      <w:r w:rsidR="0090713E" w:rsidRPr="00EB74F4">
        <w:rPr>
          <w:rFonts w:ascii="CMU Sans Serif Medium" w:hAnsi="CMU Sans Serif Medium" w:cs="CMU Sans Serif Medium"/>
        </w:rPr>
        <w:t>of tags emissions</w:t>
      </w:r>
      <w:r w:rsidR="00CD3843" w:rsidRPr="00EB74F4">
        <w:rPr>
          <w:rFonts w:ascii="CMU Sans Serif Medium" w:hAnsi="CMU Sans Serif Medium" w:cs="CMU Sans Serif Medium"/>
        </w:rPr>
        <w:t>,</w:t>
      </w:r>
      <w:r w:rsidR="00B64508" w:rsidRPr="00EB74F4">
        <w:rPr>
          <w:rFonts w:ascii="CMU Sans Serif Medium" w:hAnsi="CMU Sans Serif Medium" w:cs="CMU Sans Serif Medium"/>
        </w:rPr>
        <w:t xml:space="preserve"> </w:t>
      </w:r>
      <w:r w:rsidR="00DA5F47" w:rsidRPr="00EB74F4">
        <w:rPr>
          <w:rFonts w:ascii="CMU Sans Serif Medium" w:hAnsi="CMU Sans Serif Medium" w:cs="CMU Sans Serif Medium"/>
        </w:rPr>
        <w:t xml:space="preserve">which translates to very low chances of </w:t>
      </w:r>
      <w:r w:rsidR="00A01764" w:rsidRPr="00EB74F4">
        <w:rPr>
          <w:rFonts w:ascii="CMU Sans Serif Medium" w:hAnsi="CMU Sans Serif Medium" w:cs="CMU Sans Serif Medium"/>
        </w:rPr>
        <w:t xml:space="preserve">having </w:t>
      </w:r>
      <w:r w:rsidR="00DA5F47" w:rsidRPr="00EB74F4">
        <w:rPr>
          <w:rFonts w:ascii="CMU Sans Serif Medium" w:hAnsi="CMU Sans Serif Medium" w:cs="CMU Sans Serif Medium"/>
        </w:rPr>
        <w:t xml:space="preserve">unseen </w:t>
      </w:r>
      <w:r w:rsidR="00CF51EA" w:rsidRPr="00EB74F4">
        <w:rPr>
          <w:rFonts w:ascii="CMU Sans Serif Medium" w:hAnsi="CMU Sans Serif Medium" w:cs="CMU Sans Serif Medium"/>
        </w:rPr>
        <w:t>tag transitions</w:t>
      </w:r>
      <w:r w:rsidR="00DA5F47" w:rsidRPr="00EB74F4">
        <w:rPr>
          <w:rFonts w:ascii="CMU Sans Serif Medium" w:hAnsi="CMU Sans Serif Medium" w:cs="CMU Sans Serif Medium"/>
        </w:rPr>
        <w:t xml:space="preserve"> occurring</w:t>
      </w:r>
      <w:r w:rsidR="000E4A0E" w:rsidRPr="00EB74F4">
        <w:rPr>
          <w:rFonts w:ascii="CMU Sans Serif Medium" w:hAnsi="CMU Sans Serif Medium" w:cs="CMU Sans Serif Medium"/>
        </w:rPr>
        <w:t xml:space="preserve"> in the testing set. </w:t>
      </w:r>
    </w:p>
    <w:p w14:paraId="286B58B7" w14:textId="77777777" w:rsidR="000E4A0E" w:rsidRPr="00EB74F4" w:rsidRDefault="000E4A0E" w:rsidP="00361C7D">
      <w:pPr>
        <w:ind w:firstLine="360"/>
        <w:jc w:val="both"/>
        <w:rPr>
          <w:rFonts w:ascii="CMU Sans Serif Medium" w:hAnsi="CMU Sans Serif Medium" w:cs="CMU Sans Serif Medium"/>
        </w:rPr>
      </w:pPr>
    </w:p>
    <w:p w14:paraId="1B627A92" w14:textId="79F41D9E" w:rsidR="00361C3F" w:rsidRPr="00EB74F4" w:rsidRDefault="000E4A0E" w:rsidP="00BB7E16">
      <w:pPr>
        <w:ind w:firstLine="360"/>
        <w:jc w:val="both"/>
        <w:rPr>
          <w:rFonts w:ascii="CMU Sans Serif Medium" w:hAnsi="CMU Sans Serif Medium" w:cs="CMU Sans Serif Medium"/>
        </w:rPr>
      </w:pPr>
      <w:r w:rsidRPr="00EB74F4">
        <w:rPr>
          <w:rFonts w:ascii="CMU Sans Serif Medium" w:hAnsi="CMU Sans Serif Medium" w:cs="CMU Sans Serif Medium"/>
        </w:rPr>
        <w:t>Additionally, of these 196 combinations,</w:t>
      </w:r>
      <w:r w:rsidR="00E275CF" w:rsidRPr="00EB74F4">
        <w:rPr>
          <w:rFonts w:ascii="CMU Sans Serif Medium" w:hAnsi="CMU Sans Serif Medium" w:cs="CMU Sans Serif Medium"/>
        </w:rPr>
        <w:t xml:space="preserve"> </w:t>
      </w:r>
      <w:r w:rsidRPr="00EB74F4">
        <w:rPr>
          <w:rFonts w:ascii="CMU Sans Serif Medium" w:hAnsi="CMU Sans Serif Medium" w:cs="CMU Sans Serif Medium"/>
        </w:rPr>
        <w:t xml:space="preserve">many are </w:t>
      </w:r>
      <w:r w:rsidR="00E275CF" w:rsidRPr="00EB74F4">
        <w:rPr>
          <w:rFonts w:ascii="CMU Sans Serif Medium" w:hAnsi="CMU Sans Serif Medium" w:cs="CMU Sans Serif Medium"/>
        </w:rPr>
        <w:t>grammatically incorrect</w:t>
      </w:r>
      <w:r w:rsidR="00A040FE" w:rsidRPr="00EB74F4">
        <w:rPr>
          <w:rFonts w:ascii="CMU Sans Serif Medium" w:hAnsi="CMU Sans Serif Medium" w:cs="CMU Sans Serif Medium"/>
        </w:rPr>
        <w:t xml:space="preserve">, thus </w:t>
      </w:r>
      <w:r w:rsidR="00AB52E2" w:rsidRPr="00EB74F4">
        <w:rPr>
          <w:rFonts w:ascii="CMU Sans Serif Medium" w:hAnsi="CMU Sans Serif Medium" w:cs="CMU Sans Serif Medium"/>
        </w:rPr>
        <w:t xml:space="preserve">further </w:t>
      </w:r>
      <w:r w:rsidR="00A040FE" w:rsidRPr="00EB74F4">
        <w:rPr>
          <w:rFonts w:ascii="CMU Sans Serif Medium" w:hAnsi="CMU Sans Serif Medium" w:cs="CMU Sans Serif Medium"/>
        </w:rPr>
        <w:t>reducing the actual number of counts</w:t>
      </w:r>
      <w:r w:rsidR="00E275CF" w:rsidRPr="00EB74F4">
        <w:rPr>
          <w:rFonts w:ascii="CMU Sans Serif Medium" w:hAnsi="CMU Sans Serif Medium" w:cs="CMU Sans Serif Medium"/>
        </w:rPr>
        <w:t xml:space="preserve">. </w:t>
      </w:r>
      <w:r w:rsidR="0030773C" w:rsidRPr="00EB74F4">
        <w:rPr>
          <w:rFonts w:ascii="CMU Sans Serif Medium" w:hAnsi="CMU Sans Serif Medium" w:cs="CMU Sans Serif Medium"/>
        </w:rPr>
        <w:t>For example</w:t>
      </w:r>
      <w:r w:rsidR="00361C7D" w:rsidRPr="00EB74F4">
        <w:rPr>
          <w:rFonts w:ascii="CMU Sans Serif Medium" w:hAnsi="CMU Sans Serif Medium" w:cs="CMU Sans Serif Medium"/>
        </w:rPr>
        <w:t xml:space="preserve">, </w:t>
      </w:r>
      <w:r w:rsidR="00FC3F94" w:rsidRPr="00EB74F4">
        <w:rPr>
          <w:rFonts w:ascii="CMU Sans Serif Medium" w:hAnsi="CMU Sans Serif Medium" w:cs="CMU Sans Serif Medium"/>
        </w:rPr>
        <w:t xml:space="preserve">many </w:t>
      </w:r>
      <w:r w:rsidR="00DC6C2F" w:rsidRPr="00EB74F4">
        <w:rPr>
          <w:rFonts w:ascii="CMU Sans Serif Medium" w:hAnsi="CMU Sans Serif Medium" w:cs="CMU Sans Serif Medium"/>
        </w:rPr>
        <w:t xml:space="preserve">tag transitions </w:t>
      </w:r>
      <w:r w:rsidR="00FC3F94" w:rsidRPr="00EB74F4">
        <w:rPr>
          <w:rFonts w:ascii="CMU Sans Serif Medium" w:hAnsi="CMU Sans Serif Medium" w:cs="CMU Sans Serif Medium"/>
        </w:rPr>
        <w:t>are impossible</w:t>
      </w:r>
      <w:r w:rsidR="006C43F1" w:rsidRPr="00EB74F4">
        <w:rPr>
          <w:rFonts w:ascii="CMU Sans Serif Medium" w:hAnsi="CMU Sans Serif Medium" w:cs="CMU Sans Serif Medium"/>
        </w:rPr>
        <w:t xml:space="preserve"> in English</w:t>
      </w:r>
      <w:r w:rsidR="00FC3F94" w:rsidRPr="00EB74F4">
        <w:rPr>
          <w:rFonts w:ascii="CMU Sans Serif Medium" w:hAnsi="CMU Sans Serif Medium" w:cs="CMU Sans Serif Medium"/>
        </w:rPr>
        <w:t>, such as a</w:t>
      </w:r>
      <w:r w:rsidR="00C02F5F" w:rsidRPr="00EB74F4">
        <w:rPr>
          <w:rFonts w:ascii="CMU Sans Serif Medium" w:hAnsi="CMU Sans Serif Medium" w:cs="CMU Sans Serif Medium"/>
        </w:rPr>
        <w:t>n</w:t>
      </w:r>
      <w:r w:rsidR="00FC3F94" w:rsidRPr="00EB74F4">
        <w:rPr>
          <w:rFonts w:ascii="CMU Sans Serif Medium" w:hAnsi="CMU Sans Serif Medium" w:cs="CMU Sans Serif Medium"/>
        </w:rPr>
        <w:t xml:space="preserve"> &lt;s&gt; </w:t>
      </w:r>
      <w:r w:rsidR="006D1B8B" w:rsidRPr="00EB74F4">
        <w:rPr>
          <w:rFonts w:ascii="CMU Sans Serif Medium" w:hAnsi="CMU Sans Serif Medium" w:cs="CMU Sans Serif Medium"/>
        </w:rPr>
        <w:t xml:space="preserve">immediately </w:t>
      </w:r>
      <w:r w:rsidR="00FC3F94" w:rsidRPr="00EB74F4">
        <w:rPr>
          <w:rFonts w:ascii="CMU Sans Serif Medium" w:hAnsi="CMU Sans Serif Medium" w:cs="CMU Sans Serif Medium"/>
        </w:rPr>
        <w:t>followed by a &lt;</w:t>
      </w:r>
      <w:r w:rsidR="00B83808" w:rsidRPr="00EB74F4">
        <w:rPr>
          <w:rFonts w:ascii="CMU Sans Serif Medium" w:hAnsi="CMU Sans Serif Medium" w:cs="CMU Sans Serif Medium"/>
        </w:rPr>
        <w:t>.</w:t>
      </w:r>
      <w:r w:rsidR="00FC3F94" w:rsidRPr="00EB74F4">
        <w:rPr>
          <w:rFonts w:ascii="CMU Sans Serif Medium" w:hAnsi="CMU Sans Serif Medium" w:cs="CMU Sans Serif Medium"/>
        </w:rPr>
        <w:t>&gt;.</w:t>
      </w:r>
      <w:r w:rsidR="00AE0EB3" w:rsidRPr="00EB74F4">
        <w:rPr>
          <w:rFonts w:ascii="CMU Sans Serif Medium" w:hAnsi="CMU Sans Serif Medium" w:cs="CMU Sans Serif Medium"/>
        </w:rPr>
        <w:t xml:space="preserve"> </w:t>
      </w:r>
      <w:r w:rsidR="008B124C" w:rsidRPr="00EB74F4">
        <w:rPr>
          <w:rFonts w:ascii="CMU Sans Serif Medium" w:hAnsi="CMU Sans Serif Medium" w:cs="CMU Sans Serif Medium"/>
        </w:rPr>
        <w:t>However, t</w:t>
      </w:r>
      <w:r w:rsidR="00AE0EB3" w:rsidRPr="00EB74F4">
        <w:rPr>
          <w:rFonts w:ascii="CMU Sans Serif Medium" w:hAnsi="CMU Sans Serif Medium" w:cs="CMU Sans Serif Medium"/>
        </w:rPr>
        <w:t xml:space="preserve">his </w:t>
      </w:r>
      <w:r w:rsidR="00727219" w:rsidRPr="00EB74F4">
        <w:rPr>
          <w:rFonts w:ascii="CMU Sans Serif Medium" w:hAnsi="CMU Sans Serif Medium" w:cs="CMU Sans Serif Medium"/>
        </w:rPr>
        <w:t xml:space="preserve">particular </w:t>
      </w:r>
      <w:r w:rsidR="00AE0EB3" w:rsidRPr="00EB74F4">
        <w:rPr>
          <w:rFonts w:ascii="CMU Sans Serif Medium" w:hAnsi="CMU Sans Serif Medium" w:cs="CMU Sans Serif Medium"/>
        </w:rPr>
        <w:t>combination would be possible in other languages such as Spanish, where a</w:t>
      </w:r>
      <w:r w:rsidR="00361C3F" w:rsidRPr="00EB74F4">
        <w:rPr>
          <w:rFonts w:ascii="CMU Sans Serif Medium" w:hAnsi="CMU Sans Serif Medium" w:cs="CMU Sans Serif Medium"/>
        </w:rPr>
        <w:t>n</w:t>
      </w:r>
      <w:r w:rsidR="00AE0EB3" w:rsidRPr="00EB74F4">
        <w:rPr>
          <w:rFonts w:ascii="CMU Sans Serif Medium" w:hAnsi="CMU Sans Serif Medium" w:cs="CMU Sans Serif Medium"/>
        </w:rPr>
        <w:t xml:space="preserve"> upside-down questi</w:t>
      </w:r>
      <w:r w:rsidR="00361C3F" w:rsidRPr="00EB74F4">
        <w:rPr>
          <w:rFonts w:ascii="CMU Sans Serif Medium" w:hAnsi="CMU Sans Serif Medium" w:cs="CMU Sans Serif Medium"/>
        </w:rPr>
        <w:t>o</w:t>
      </w:r>
      <w:r w:rsidR="00AE0EB3" w:rsidRPr="00EB74F4">
        <w:rPr>
          <w:rFonts w:ascii="CMU Sans Serif Medium" w:hAnsi="CMU Sans Serif Medium" w:cs="CMU Sans Serif Medium"/>
        </w:rPr>
        <w:t>n-mark</w:t>
      </w:r>
      <w:r w:rsidR="00361C3F" w:rsidRPr="00EB74F4">
        <w:rPr>
          <w:rFonts w:ascii="CMU Sans Serif Medium" w:hAnsi="CMU Sans Serif Medium" w:cs="CMU Sans Serif Medium"/>
        </w:rPr>
        <w:t xml:space="preserve"> is used to open sentences that express a question:</w:t>
      </w:r>
    </w:p>
    <w:p w14:paraId="509E18D1" w14:textId="542DF80D" w:rsidR="00361C3F" w:rsidRPr="00EB74F4" w:rsidRDefault="000160FC" w:rsidP="00361C3F">
      <w:pPr>
        <w:pStyle w:val="ListParagraph"/>
        <w:numPr>
          <w:ilvl w:val="0"/>
          <w:numId w:val="20"/>
        </w:numPr>
        <w:jc w:val="both"/>
        <w:rPr>
          <w:rFonts w:ascii="CMU Sans Serif Medium" w:hAnsi="CMU Sans Serif Medium" w:cs="CMU Sans Serif Medium"/>
          <w:i/>
          <w:iCs/>
        </w:rPr>
      </w:pPr>
      <w:r w:rsidRPr="00EB74F4">
        <w:rPr>
          <w:rFonts w:ascii="CMU Sans Serif Medium" w:hAnsi="CMU Sans Serif Medium" w:cs="CMU Sans Serif Medium"/>
          <w:lang w:eastAsia="ja-JP"/>
        </w:rPr>
        <w:t xml:space="preserve">Spanish: </w:t>
      </w:r>
      <w:r w:rsidR="006C43F1" w:rsidRPr="00EB74F4">
        <w:rPr>
          <w:rFonts w:ascii="CMU Sans Serif Medium" w:hAnsi="CMU Sans Serif Medium" w:cs="CMU Sans Serif Medium"/>
          <w:b/>
          <w:bCs/>
          <w:i/>
          <w:iCs/>
          <w:lang w:eastAsia="ja-JP"/>
        </w:rPr>
        <w:t>¿</w:t>
      </w:r>
      <w:proofErr w:type="spellStart"/>
      <w:r w:rsidR="006C43F1" w:rsidRPr="00EB74F4">
        <w:rPr>
          <w:rFonts w:ascii="CMU Sans Serif Medium" w:hAnsi="CMU Sans Serif Medium" w:cs="CMU Sans Serif Medium"/>
          <w:i/>
          <w:iCs/>
          <w:lang w:eastAsia="ja-JP"/>
        </w:rPr>
        <w:t>Adónde</w:t>
      </w:r>
      <w:proofErr w:type="spellEnd"/>
      <w:r w:rsidR="006C43F1" w:rsidRPr="00EB74F4">
        <w:rPr>
          <w:rFonts w:ascii="CMU Sans Serif Medium" w:hAnsi="CMU Sans Serif Medium" w:cs="CMU Sans Serif Medium"/>
          <w:i/>
          <w:iCs/>
          <w:lang w:eastAsia="ja-JP"/>
        </w:rPr>
        <w:t xml:space="preserve"> vas, </w:t>
      </w:r>
      <w:r w:rsidRPr="00EB74F4">
        <w:rPr>
          <w:rFonts w:ascii="CMU Sans Serif Medium" w:hAnsi="CMU Sans Serif Medium" w:cs="CMU Sans Serif Medium"/>
          <w:i/>
          <w:iCs/>
          <w:lang w:eastAsia="ja-JP"/>
        </w:rPr>
        <w:t>Mark</w:t>
      </w:r>
      <w:r w:rsidR="006C43F1" w:rsidRPr="00EB74F4">
        <w:rPr>
          <w:rFonts w:ascii="CMU Sans Serif Medium" w:hAnsi="CMU Sans Serif Medium" w:cs="CMU Sans Serif Medium"/>
          <w:i/>
          <w:iCs/>
          <w:lang w:eastAsia="ja-JP"/>
        </w:rPr>
        <w:t xml:space="preserve">? </w:t>
      </w:r>
    </w:p>
    <w:p w14:paraId="4E5587BD" w14:textId="77777777" w:rsidR="00C26097" w:rsidRPr="00EB74F4" w:rsidRDefault="000160FC" w:rsidP="00C26097">
      <w:pPr>
        <w:pStyle w:val="ListParagraph"/>
        <w:numPr>
          <w:ilvl w:val="0"/>
          <w:numId w:val="20"/>
        </w:numPr>
        <w:jc w:val="both"/>
        <w:rPr>
          <w:rFonts w:ascii="CMU Sans Serif Medium" w:hAnsi="CMU Sans Serif Medium" w:cs="CMU Sans Serif Medium"/>
          <w:i/>
          <w:iCs/>
        </w:rPr>
      </w:pPr>
      <w:r w:rsidRPr="00EB74F4">
        <w:rPr>
          <w:rFonts w:ascii="CMU Sans Serif Medium" w:hAnsi="CMU Sans Serif Medium" w:cs="CMU Sans Serif Medium"/>
          <w:lang w:eastAsia="ja-JP"/>
        </w:rPr>
        <w:t xml:space="preserve">English: </w:t>
      </w:r>
      <w:r w:rsidR="006C43F1" w:rsidRPr="00EB74F4">
        <w:rPr>
          <w:rFonts w:ascii="CMU Sans Serif Medium" w:hAnsi="CMU Sans Serif Medium" w:cs="CMU Sans Serif Medium"/>
          <w:i/>
          <w:iCs/>
          <w:lang w:eastAsia="ja-JP"/>
        </w:rPr>
        <w:t xml:space="preserve">Where are you going, </w:t>
      </w:r>
      <w:r w:rsidRPr="00EB74F4">
        <w:rPr>
          <w:rFonts w:ascii="CMU Sans Serif Medium" w:hAnsi="CMU Sans Serif Medium" w:cs="CMU Sans Serif Medium"/>
          <w:i/>
          <w:iCs/>
          <w:lang w:eastAsia="ja-JP"/>
        </w:rPr>
        <w:t>Mark</w:t>
      </w:r>
      <w:r w:rsidR="006C43F1" w:rsidRPr="00EB74F4">
        <w:rPr>
          <w:rFonts w:ascii="CMU Sans Serif Medium" w:hAnsi="CMU Sans Serif Medium" w:cs="CMU Sans Serif Medium"/>
          <w:i/>
          <w:iCs/>
          <w:lang w:eastAsia="ja-JP"/>
        </w:rPr>
        <w:t>?</w:t>
      </w:r>
    </w:p>
    <w:p w14:paraId="6F57EAEE" w14:textId="77777777" w:rsidR="00210652" w:rsidRPr="00EB74F4" w:rsidRDefault="00210652" w:rsidP="00C26097">
      <w:pPr>
        <w:ind w:firstLine="360"/>
        <w:jc w:val="both"/>
        <w:rPr>
          <w:rFonts w:ascii="CMU Sans Serif Medium" w:hAnsi="CMU Sans Serif Medium" w:cs="CMU Sans Serif Medium"/>
        </w:rPr>
      </w:pPr>
    </w:p>
    <w:p w14:paraId="072D2B13" w14:textId="69BF7B19" w:rsidR="00664484" w:rsidRPr="00EB74F4" w:rsidRDefault="00C56294" w:rsidP="00C26097">
      <w:pPr>
        <w:ind w:firstLine="360"/>
        <w:jc w:val="both"/>
        <w:rPr>
          <w:rFonts w:ascii="CMU Sans Serif Medium" w:hAnsi="CMU Sans Serif Medium" w:cs="CMU Sans Serif Medium"/>
        </w:rPr>
      </w:pPr>
      <w:r w:rsidRPr="00EB74F4">
        <w:rPr>
          <w:rFonts w:ascii="CMU Sans Serif Medium" w:hAnsi="CMU Sans Serif Medium" w:cs="CMU Sans Serif Medium"/>
        </w:rPr>
        <w:t>Therefore, the smoothing will not affect the tag transition probabilities</w:t>
      </w:r>
      <w:r w:rsidR="00D24CA7" w:rsidRPr="00EB74F4">
        <w:rPr>
          <w:rFonts w:ascii="CMU Sans Serif Medium" w:hAnsi="CMU Sans Serif Medium" w:cs="CMU Sans Serif Medium"/>
        </w:rPr>
        <w:t xml:space="preserve"> as much as the smoothing applied on the word emissions, </w:t>
      </w:r>
      <w:r w:rsidR="00DE7CF1" w:rsidRPr="00EB74F4">
        <w:rPr>
          <w:rFonts w:ascii="CMU Sans Serif Medium" w:hAnsi="CMU Sans Serif Medium" w:cs="CMU Sans Serif Medium"/>
        </w:rPr>
        <w:t>as there are potentially 16,256,688</w:t>
      </w:r>
      <w:r w:rsidR="008023A3" w:rsidRPr="00EB74F4">
        <w:rPr>
          <w:rFonts w:ascii="CMU Sans Serif Medium" w:hAnsi="CMU Sans Serif Medium" w:cs="CMU Sans Serif Medium"/>
        </w:rPr>
        <w:t xml:space="preserve"> </w:t>
      </w:r>
      <w:r w:rsidR="008023A3" w:rsidRPr="00EB74F4">
        <w:rPr>
          <w:rFonts w:ascii="CMU Sans Serif Medium" w:hAnsi="CMU Sans Serif Medium" w:cs="CMU Sans Serif Medium"/>
        </w:rPr>
        <w:t>words</w:t>
      </w:r>
      <w:r w:rsidR="00324BF6" w:rsidRPr="00EB74F4">
        <w:rPr>
          <w:rStyle w:val="FootnoteReference"/>
          <w:rFonts w:ascii="CMU Sans Serif Medium" w:hAnsi="CMU Sans Serif Medium" w:cs="CMU Sans Serif Medium"/>
        </w:rPr>
        <w:footnoteReference w:id="9"/>
      </w:r>
      <w:r w:rsidR="00DE7CF1" w:rsidRPr="00EB74F4">
        <w:rPr>
          <w:rFonts w:ascii="CMU Sans Serif Medium" w:hAnsi="CMU Sans Serif Medium" w:cs="CMU Sans Serif Medium"/>
        </w:rPr>
        <w:t xml:space="preserve"> emissions possible in the Brown corpus alone</w:t>
      </w:r>
      <w:r w:rsidR="00AD760B" w:rsidRPr="00EB74F4">
        <w:rPr>
          <w:rFonts w:ascii="CMU Sans Serif Medium" w:hAnsi="CMU Sans Serif Medium" w:cs="CMU Sans Serif Medium"/>
        </w:rPr>
        <w:t>.</w:t>
      </w:r>
    </w:p>
    <w:p w14:paraId="09B768A9" w14:textId="6ABFF9FA" w:rsidR="00660D88" w:rsidRPr="00EB74F4" w:rsidRDefault="00660D88" w:rsidP="00C26097">
      <w:pPr>
        <w:ind w:firstLine="360"/>
        <w:jc w:val="both"/>
        <w:rPr>
          <w:rFonts w:ascii="CMU Sans Serif Medium" w:hAnsi="CMU Sans Serif Medium" w:cs="CMU Sans Serif Medium"/>
        </w:rPr>
      </w:pPr>
    </w:p>
    <w:p w14:paraId="61E5C8F4" w14:textId="77777777" w:rsidR="00E104FF" w:rsidRPr="00EB74F4" w:rsidRDefault="00E104FF" w:rsidP="00C26097">
      <w:pPr>
        <w:ind w:firstLine="360"/>
        <w:jc w:val="both"/>
        <w:rPr>
          <w:rFonts w:ascii="CMU Sans Serif Medium" w:hAnsi="CMU Sans Serif Medium" w:cs="CMU Sans Serif Medium"/>
        </w:rPr>
      </w:pPr>
    </w:p>
    <w:p w14:paraId="721A9EBD" w14:textId="417E11E8" w:rsidR="00694D5A" w:rsidRPr="00EB74F4" w:rsidRDefault="0030481A" w:rsidP="002D2D8B">
      <w:pPr>
        <w:pStyle w:val="Heading2LaTeX"/>
      </w:pPr>
      <w:bookmarkStart w:id="13" w:name="_Toc34766048"/>
      <w:r w:rsidRPr="00EB74F4">
        <w:t>Unknown words</w:t>
      </w:r>
      <w:bookmarkEnd w:id="13"/>
    </w:p>
    <w:p w14:paraId="1C81C355" w14:textId="392F4ED9" w:rsidR="0030481A" w:rsidRPr="00EB74F4" w:rsidRDefault="0030481A" w:rsidP="00C26097">
      <w:pPr>
        <w:ind w:firstLine="360"/>
        <w:jc w:val="both"/>
        <w:rPr>
          <w:rFonts w:ascii="CMU Sans Serif Medium" w:hAnsi="CMU Sans Serif Medium" w:cs="CMU Sans Serif Medium"/>
        </w:rPr>
      </w:pPr>
    </w:p>
    <w:p w14:paraId="4C1E1E2B" w14:textId="7AC2E4DA" w:rsidR="00641EBC" w:rsidRPr="00EB74F4" w:rsidRDefault="0030481A" w:rsidP="002224B0">
      <w:pPr>
        <w:jc w:val="both"/>
        <w:rPr>
          <w:rFonts w:ascii="CMU Sans Serif Medium" w:hAnsi="CMU Sans Serif Medium" w:cs="CMU Sans Serif Medium"/>
        </w:rPr>
      </w:pPr>
      <w:r w:rsidRPr="00EB74F4">
        <w:rPr>
          <w:rFonts w:ascii="CMU Sans Serif Medium" w:hAnsi="CMU Sans Serif Medium" w:cs="CMU Sans Serif Medium"/>
        </w:rPr>
        <w:t xml:space="preserve">Initially, the </w:t>
      </w:r>
      <w:r w:rsidR="003903F6" w:rsidRPr="00EB74F4">
        <w:rPr>
          <w:rFonts w:ascii="CMU Sans Serif Medium" w:hAnsi="CMU Sans Serif Medium" w:cs="CMU Sans Serif Medium"/>
        </w:rPr>
        <w:t>three</w:t>
      </w:r>
      <w:r w:rsidRPr="00EB74F4">
        <w:rPr>
          <w:rFonts w:ascii="CMU Sans Serif Medium" w:hAnsi="CMU Sans Serif Medium" w:cs="CMU Sans Serif Medium"/>
        </w:rPr>
        <w:t xml:space="preserve"> rules mentioned in the “Unknown words” section of the specification</w:t>
      </w:r>
      <w:r w:rsidR="007B4A92" w:rsidRPr="00EB74F4">
        <w:rPr>
          <w:rFonts w:ascii="CMU Sans Serif Medium" w:hAnsi="CMU Sans Serif Medium" w:cs="CMU Sans Serif Medium"/>
        </w:rPr>
        <w:t xml:space="preserve"> are implemented to handle unknown words.</w:t>
      </w:r>
      <w:r w:rsidR="00C45D07" w:rsidRPr="00EB74F4">
        <w:rPr>
          <w:rFonts w:ascii="CMU Sans Serif Medium" w:hAnsi="CMU Sans Serif Medium" w:cs="CMU Sans Serif Medium"/>
        </w:rPr>
        <w:t xml:space="preserve"> These include</w:t>
      </w:r>
      <w:r w:rsidR="00BF000B" w:rsidRPr="00EB74F4">
        <w:rPr>
          <w:rFonts w:ascii="CMU Sans Serif Medium" w:hAnsi="CMU Sans Serif Medium" w:cs="CMU Sans Serif Medium"/>
        </w:rPr>
        <w:t xml:space="preserve"> </w:t>
      </w:r>
      <w:r w:rsidR="00437507" w:rsidRPr="00EB74F4">
        <w:rPr>
          <w:rFonts w:ascii="CMU Sans Serif Medium" w:hAnsi="CMU Sans Serif Medium" w:cs="CMU Sans Serif Medium"/>
        </w:rPr>
        <w:t>replacing words</w:t>
      </w:r>
      <w:r w:rsidR="00F6590A" w:rsidRPr="00EB74F4">
        <w:rPr>
          <w:rFonts w:ascii="CMU Sans Serif Medium" w:hAnsi="CMU Sans Serif Medium" w:cs="CMU Sans Serif Medium"/>
        </w:rPr>
        <w:t xml:space="preserve"> </w:t>
      </w:r>
      <w:r w:rsidR="00BF000B" w:rsidRPr="00EB74F4">
        <w:rPr>
          <w:rFonts w:ascii="CMU Sans Serif Medium" w:hAnsi="CMU Sans Serif Medium" w:cs="CMU Sans Serif Medium"/>
        </w:rPr>
        <w:t>ending in “-</w:t>
      </w:r>
      <w:proofErr w:type="spellStart"/>
      <w:r w:rsidR="00BF000B" w:rsidRPr="00EB74F4">
        <w:rPr>
          <w:rFonts w:ascii="CMU Sans Serif Medium" w:hAnsi="CMU Sans Serif Medium" w:cs="CMU Sans Serif Medium"/>
        </w:rPr>
        <w:t>ing</w:t>
      </w:r>
      <w:proofErr w:type="spellEnd"/>
      <w:r w:rsidR="00BF000B" w:rsidRPr="00EB74F4">
        <w:rPr>
          <w:rFonts w:ascii="CMU Sans Serif Medium" w:hAnsi="CMU Sans Serif Medium" w:cs="CMU Sans Serif Medium"/>
        </w:rPr>
        <w:t xml:space="preserve">” </w:t>
      </w:r>
      <w:r w:rsidR="00437507" w:rsidRPr="00EB74F4">
        <w:rPr>
          <w:rFonts w:ascii="CMU Sans Serif Medium" w:hAnsi="CMU Sans Serif Medium" w:cs="CMU Sans Serif Medium"/>
        </w:rPr>
        <w:t>with the string “UNK-</w:t>
      </w:r>
      <w:proofErr w:type="spellStart"/>
      <w:r w:rsidR="00437507" w:rsidRPr="00EB74F4">
        <w:rPr>
          <w:rFonts w:ascii="CMU Sans Serif Medium" w:hAnsi="CMU Sans Serif Medium" w:cs="CMU Sans Serif Medium"/>
        </w:rPr>
        <w:t>ing</w:t>
      </w:r>
      <w:proofErr w:type="spellEnd"/>
      <w:r w:rsidR="00437507" w:rsidRPr="00EB74F4">
        <w:rPr>
          <w:rFonts w:ascii="CMU Sans Serif Medium" w:hAnsi="CMU Sans Serif Medium" w:cs="CMU Sans Serif Medium"/>
        </w:rPr>
        <w:t xml:space="preserve">”, replacing </w:t>
      </w:r>
      <w:r w:rsidR="00BF000B" w:rsidRPr="00EB74F4">
        <w:rPr>
          <w:rFonts w:ascii="CMU Sans Serif Medium" w:hAnsi="CMU Sans Serif Medium" w:cs="CMU Sans Serif Medium"/>
        </w:rPr>
        <w:t xml:space="preserve">capitalised </w:t>
      </w:r>
      <w:r w:rsidR="00E10BBD" w:rsidRPr="00EB74F4">
        <w:rPr>
          <w:rFonts w:ascii="CMU Sans Serif Medium" w:hAnsi="CMU Sans Serif Medium" w:cs="CMU Sans Serif Medium"/>
        </w:rPr>
        <w:t>words</w:t>
      </w:r>
      <w:r w:rsidR="00437507" w:rsidRPr="00EB74F4">
        <w:rPr>
          <w:rFonts w:ascii="CMU Sans Serif Medium" w:hAnsi="CMU Sans Serif Medium" w:cs="CMU Sans Serif Medium"/>
        </w:rPr>
        <w:t xml:space="preserve"> with “UNK-capitalised” and any other unknown word with “UNK”</w:t>
      </w:r>
      <w:r w:rsidR="00A0565F" w:rsidRPr="00EB74F4">
        <w:rPr>
          <w:rFonts w:ascii="CMU Sans Serif Medium" w:hAnsi="CMU Sans Serif Medium" w:cs="CMU Sans Serif Medium"/>
        </w:rPr>
        <w:t xml:space="preserve"> (see Appendix B.</w:t>
      </w:r>
      <w:r w:rsidR="00244D3D" w:rsidRPr="00EB74F4">
        <w:rPr>
          <w:rFonts w:ascii="CMU Sans Serif Medium" w:hAnsi="CMU Sans Serif Medium" w:cs="CMU Sans Serif Medium"/>
        </w:rPr>
        <w:t>1)</w:t>
      </w:r>
      <w:r w:rsidR="00437507" w:rsidRPr="00EB74F4">
        <w:rPr>
          <w:rFonts w:ascii="CMU Sans Serif Medium" w:hAnsi="CMU Sans Serif Medium" w:cs="CMU Sans Serif Medium"/>
        </w:rPr>
        <w:t xml:space="preserve">. </w:t>
      </w:r>
      <w:r w:rsidR="00641EBC" w:rsidRPr="00EB74F4">
        <w:rPr>
          <w:rFonts w:ascii="CMU Sans Serif Medium" w:hAnsi="CMU Sans Serif Medium" w:cs="CMU Sans Serif Medium"/>
        </w:rPr>
        <w:t xml:space="preserve">This </w:t>
      </w:r>
      <w:r w:rsidR="005B398D" w:rsidRPr="00EB74F4">
        <w:rPr>
          <w:rFonts w:ascii="CMU Sans Serif Medium" w:hAnsi="CMU Sans Serif Medium" w:cs="CMU Sans Serif Medium"/>
        </w:rPr>
        <w:t>le</w:t>
      </w:r>
      <w:r w:rsidR="001A14FC" w:rsidRPr="00EB74F4">
        <w:rPr>
          <w:rFonts w:ascii="CMU Sans Serif Medium" w:hAnsi="CMU Sans Serif Medium" w:cs="CMU Sans Serif Medium"/>
        </w:rPr>
        <w:t>d</w:t>
      </w:r>
      <w:r w:rsidR="005B398D" w:rsidRPr="00EB74F4">
        <w:rPr>
          <w:rFonts w:ascii="CMU Sans Serif Medium" w:hAnsi="CMU Sans Serif Medium" w:cs="CMU Sans Serif Medium"/>
        </w:rPr>
        <w:t xml:space="preserve"> to</w:t>
      </w:r>
      <w:r w:rsidR="00641EBC" w:rsidRPr="00EB74F4">
        <w:rPr>
          <w:rFonts w:ascii="CMU Sans Serif Medium" w:hAnsi="CMU Sans Serif Medium" w:cs="CMU Sans Serif Medium"/>
        </w:rPr>
        <w:t xml:space="preserve"> any word matching a</w:t>
      </w:r>
      <w:r w:rsidR="005B398D" w:rsidRPr="00EB74F4">
        <w:rPr>
          <w:rFonts w:ascii="CMU Sans Serif Medium" w:hAnsi="CMU Sans Serif Medium" w:cs="CMU Sans Serif Medium"/>
        </w:rPr>
        <w:t xml:space="preserve"> specified</w:t>
      </w:r>
      <w:r w:rsidR="00641EBC" w:rsidRPr="00EB74F4">
        <w:rPr>
          <w:rFonts w:ascii="CMU Sans Serif Medium" w:hAnsi="CMU Sans Serif Medium" w:cs="CMU Sans Serif Medium"/>
        </w:rPr>
        <w:t xml:space="preserve"> rule to be replaced by the appropriate </w:t>
      </w:r>
      <w:r w:rsidR="00646B20" w:rsidRPr="00EB74F4">
        <w:rPr>
          <w:rFonts w:ascii="CMU Sans Serif Medium" w:hAnsi="CMU Sans Serif Medium" w:cs="CMU Sans Serif Medium"/>
        </w:rPr>
        <w:t>“UNK-_” string</w:t>
      </w:r>
      <w:r w:rsidR="00641EBC" w:rsidRPr="00EB74F4">
        <w:rPr>
          <w:rFonts w:ascii="CMU Sans Serif Medium" w:hAnsi="CMU Sans Serif Medium" w:cs="CMU Sans Serif Medium"/>
        </w:rPr>
        <w:t xml:space="preserve">, thus giving higher probability </w:t>
      </w:r>
      <w:r w:rsidR="00E365E1" w:rsidRPr="00EB74F4">
        <w:rPr>
          <w:rFonts w:ascii="CMU Sans Serif Medium" w:hAnsi="CMU Sans Serif Medium" w:cs="CMU Sans Serif Medium"/>
        </w:rPr>
        <w:t xml:space="preserve">mass </w:t>
      </w:r>
      <w:r w:rsidR="00641EBC" w:rsidRPr="00EB74F4">
        <w:rPr>
          <w:rFonts w:ascii="CMU Sans Serif Medium" w:hAnsi="CMU Sans Serif Medium" w:cs="CMU Sans Serif Medium"/>
        </w:rPr>
        <w:t xml:space="preserve">to </w:t>
      </w:r>
      <w:r w:rsidR="00A472B7" w:rsidRPr="00EB74F4">
        <w:rPr>
          <w:rFonts w:ascii="CMU Sans Serif Medium" w:hAnsi="CMU Sans Serif Medium" w:cs="CMU Sans Serif Medium"/>
        </w:rPr>
        <w:t>the</w:t>
      </w:r>
      <w:r w:rsidR="00641EBC" w:rsidRPr="00EB74F4">
        <w:rPr>
          <w:rFonts w:ascii="CMU Sans Serif Medium" w:hAnsi="CMU Sans Serif Medium" w:cs="CMU Sans Serif Medium"/>
        </w:rPr>
        <w:t xml:space="preserve"> </w:t>
      </w:r>
      <w:r w:rsidR="005505DF" w:rsidRPr="00EB74F4">
        <w:rPr>
          <w:rFonts w:ascii="CMU Sans Serif Medium" w:hAnsi="CMU Sans Serif Medium" w:cs="CMU Sans Serif Medium"/>
        </w:rPr>
        <w:t xml:space="preserve">replaced </w:t>
      </w:r>
      <w:r w:rsidR="00A472B7" w:rsidRPr="00EB74F4">
        <w:rPr>
          <w:rFonts w:ascii="CMU Sans Serif Medium" w:hAnsi="CMU Sans Serif Medium" w:cs="CMU Sans Serif Medium"/>
        </w:rPr>
        <w:t>hapax legomena (words that only occur once)</w:t>
      </w:r>
      <w:r w:rsidR="005505DF" w:rsidRPr="00EB74F4">
        <w:rPr>
          <w:rFonts w:ascii="CMU Sans Serif Medium" w:hAnsi="CMU Sans Serif Medium" w:cs="CMU Sans Serif Medium"/>
        </w:rPr>
        <w:t xml:space="preserve"> rather than keeping low-probability emissions for these rare words.</w:t>
      </w:r>
    </w:p>
    <w:p w14:paraId="2EFD39D4" w14:textId="77777777" w:rsidR="00641EBC" w:rsidRPr="00EB74F4" w:rsidRDefault="00641EBC" w:rsidP="00BF000B">
      <w:pPr>
        <w:ind w:firstLine="360"/>
        <w:jc w:val="both"/>
        <w:rPr>
          <w:rFonts w:ascii="CMU Sans Serif Medium" w:hAnsi="CMU Sans Serif Medium" w:cs="CMU Sans Serif Medium"/>
        </w:rPr>
      </w:pPr>
    </w:p>
    <w:p w14:paraId="1870622C" w14:textId="5AE8821D" w:rsidR="00C45D07" w:rsidRPr="00EB74F4" w:rsidRDefault="00437507" w:rsidP="00BF000B">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However, this handling of unknown words proved to be inefficient as it caused the accuracy to drop from 93.41% to 92.6%. </w:t>
      </w:r>
      <w:r w:rsidR="00641EBC" w:rsidRPr="00EB74F4">
        <w:rPr>
          <w:rFonts w:ascii="CMU Sans Serif Medium" w:hAnsi="CMU Sans Serif Medium" w:cs="CMU Sans Serif Medium"/>
        </w:rPr>
        <w:t>This drop is</w:t>
      </w:r>
      <w:r w:rsidR="00EE04BA" w:rsidRPr="00EB74F4">
        <w:rPr>
          <w:rFonts w:ascii="CMU Sans Serif Medium" w:hAnsi="CMU Sans Serif Medium" w:cs="CMU Sans Serif Medium"/>
        </w:rPr>
        <w:t xml:space="preserve"> likely caused by the lack of rules, as the majority of words do not fall in the aforementioned rules. Therefore, </w:t>
      </w:r>
      <w:r w:rsidR="00EB57E6" w:rsidRPr="00EB74F4">
        <w:rPr>
          <w:rFonts w:ascii="CMU Sans Serif Medium" w:hAnsi="CMU Sans Serif Medium" w:cs="CMU Sans Serif Medium"/>
        </w:rPr>
        <w:t xml:space="preserve">six </w:t>
      </w:r>
      <w:r w:rsidR="004E2C12" w:rsidRPr="00EB74F4">
        <w:rPr>
          <w:rFonts w:ascii="CMU Sans Serif Medium" w:hAnsi="CMU Sans Serif Medium" w:cs="CMU Sans Serif Medium"/>
        </w:rPr>
        <w:t xml:space="preserve">additional rules are added to match </w:t>
      </w:r>
      <w:r w:rsidR="0018624B" w:rsidRPr="00EB74F4">
        <w:rPr>
          <w:rFonts w:ascii="CMU Sans Serif Medium" w:hAnsi="CMU Sans Serif Medium" w:cs="CMU Sans Serif Medium"/>
        </w:rPr>
        <w:t xml:space="preserve">a greater range of </w:t>
      </w:r>
      <w:r w:rsidR="004E2C12" w:rsidRPr="00EB74F4">
        <w:rPr>
          <w:rFonts w:ascii="CMU Sans Serif Medium" w:hAnsi="CMU Sans Serif Medium" w:cs="CMU Sans Serif Medium"/>
        </w:rPr>
        <w:t>word</w:t>
      </w:r>
      <w:r w:rsidR="0018624B" w:rsidRPr="00EB74F4">
        <w:rPr>
          <w:rFonts w:ascii="CMU Sans Serif Medium" w:hAnsi="CMU Sans Serif Medium" w:cs="CMU Sans Serif Medium"/>
        </w:rPr>
        <w:t xml:space="preserve"> spellings, such as words</w:t>
      </w:r>
      <w:r w:rsidR="004E2C12" w:rsidRPr="00EB74F4">
        <w:rPr>
          <w:rFonts w:ascii="CMU Sans Serif Medium" w:hAnsi="CMU Sans Serif Medium" w:cs="CMU Sans Serif Medium"/>
        </w:rPr>
        <w:t xml:space="preserve"> ending in “-ed”</w:t>
      </w:r>
      <w:r w:rsidR="00907395" w:rsidRPr="00EB74F4">
        <w:rPr>
          <w:rFonts w:ascii="CMU Sans Serif Medium" w:hAnsi="CMU Sans Serif Medium" w:cs="CMU Sans Serif Medium"/>
        </w:rPr>
        <w:t xml:space="preserve"> or with apostrophes followed by an “s”</w:t>
      </w:r>
      <w:r w:rsidR="004E2C12" w:rsidRPr="00EB74F4">
        <w:rPr>
          <w:rFonts w:ascii="CMU Sans Serif Medium" w:hAnsi="CMU Sans Serif Medium" w:cs="CMU Sans Serif Medium"/>
        </w:rPr>
        <w:t xml:space="preserve">, </w:t>
      </w:r>
      <w:r w:rsidR="00A06A9D" w:rsidRPr="00EB74F4">
        <w:rPr>
          <w:rFonts w:ascii="CMU Sans Serif Medium" w:hAnsi="CMU Sans Serif Medium" w:cs="CMU Sans Serif Medium"/>
        </w:rPr>
        <w:t xml:space="preserve">hyphenated words, </w:t>
      </w:r>
      <w:r w:rsidR="004E2C12" w:rsidRPr="00EB74F4">
        <w:rPr>
          <w:rFonts w:ascii="CMU Sans Serif Medium" w:hAnsi="CMU Sans Serif Medium" w:cs="CMU Sans Serif Medium"/>
        </w:rPr>
        <w:t xml:space="preserve">numbers, </w:t>
      </w:r>
      <w:r w:rsidR="00907395" w:rsidRPr="00EB74F4">
        <w:rPr>
          <w:rFonts w:ascii="CMU Sans Serif Medium" w:hAnsi="CMU Sans Serif Medium" w:cs="CMU Sans Serif Medium"/>
        </w:rPr>
        <w:t xml:space="preserve">decimal numbers and </w:t>
      </w:r>
      <w:r w:rsidR="004E2C12" w:rsidRPr="00EB74F4">
        <w:rPr>
          <w:rFonts w:ascii="CMU Sans Serif Medium" w:hAnsi="CMU Sans Serif Medium" w:cs="CMU Sans Serif Medium"/>
        </w:rPr>
        <w:t xml:space="preserve">currencies (words starting with </w:t>
      </w:r>
      <w:r w:rsidR="0016646D" w:rsidRPr="00EB74F4">
        <w:rPr>
          <w:rFonts w:ascii="CMU Sans Serif Medium" w:hAnsi="CMU Sans Serif Medium" w:cs="CMU Sans Serif Medium"/>
        </w:rPr>
        <w:t>“$”</w:t>
      </w:r>
      <w:r w:rsidR="00400C0D" w:rsidRPr="00EB74F4">
        <w:rPr>
          <w:rFonts w:ascii="CMU Sans Serif Medium" w:hAnsi="CMU Sans Serif Medium" w:cs="CMU Sans Serif Medium"/>
        </w:rPr>
        <w:t>)</w:t>
      </w:r>
      <w:r w:rsidR="00FF30DD" w:rsidRPr="00EB74F4">
        <w:rPr>
          <w:rFonts w:ascii="CMU Sans Serif Medium" w:hAnsi="CMU Sans Serif Medium" w:cs="CMU Sans Serif Medium"/>
        </w:rPr>
        <w:t xml:space="preserve"> </w:t>
      </w:r>
      <w:r w:rsidR="0014214A" w:rsidRPr="00EB74F4">
        <w:rPr>
          <w:rFonts w:ascii="CMU Sans Serif Medium" w:hAnsi="CMU Sans Serif Medium" w:cs="CMU Sans Serif Medium"/>
        </w:rPr>
        <w:t>(see Appendix B.2)</w:t>
      </w:r>
      <w:r w:rsidR="00400C0D" w:rsidRPr="00EB74F4">
        <w:rPr>
          <w:rFonts w:ascii="CMU Sans Serif Medium" w:hAnsi="CMU Sans Serif Medium" w:cs="CMU Sans Serif Medium"/>
        </w:rPr>
        <w:t>.</w:t>
      </w:r>
      <w:r w:rsidR="00C13227" w:rsidRPr="00EB74F4">
        <w:rPr>
          <w:rFonts w:ascii="CMU Sans Serif Medium" w:hAnsi="CMU Sans Serif Medium" w:cs="CMU Sans Serif Medium"/>
        </w:rPr>
        <w:t xml:space="preserve"> These new rules helped the accuracy increase to 92.99%</w:t>
      </w:r>
      <w:r w:rsidR="00357731" w:rsidRPr="00EB74F4">
        <w:rPr>
          <w:rFonts w:ascii="CMU Sans Serif Medium" w:hAnsi="CMU Sans Serif Medium" w:cs="CMU Sans Serif Medium"/>
        </w:rPr>
        <w:t xml:space="preserve"> as less words where being replaced with “UNK” but rather with a more specific </w:t>
      </w:r>
      <w:r w:rsidR="00B3617D" w:rsidRPr="00EB74F4">
        <w:rPr>
          <w:rFonts w:ascii="CMU Sans Serif Medium" w:hAnsi="CMU Sans Serif Medium" w:cs="CMU Sans Serif Medium"/>
        </w:rPr>
        <w:t>string</w:t>
      </w:r>
      <w:r w:rsidR="00357731" w:rsidRPr="00EB74F4">
        <w:rPr>
          <w:rFonts w:ascii="CMU Sans Serif Medium" w:hAnsi="CMU Sans Serif Medium" w:cs="CMU Sans Serif Medium"/>
        </w:rPr>
        <w:t>.</w:t>
      </w:r>
    </w:p>
    <w:p w14:paraId="24D47179" w14:textId="0511E7C2" w:rsidR="006C2501" w:rsidRPr="00EB74F4" w:rsidRDefault="006C2501" w:rsidP="00BF000B">
      <w:pPr>
        <w:ind w:firstLine="360"/>
        <w:jc w:val="both"/>
        <w:rPr>
          <w:rFonts w:ascii="CMU Sans Serif Medium" w:hAnsi="CMU Sans Serif Medium" w:cs="CMU Sans Serif Medium"/>
        </w:rPr>
      </w:pPr>
    </w:p>
    <w:p w14:paraId="7070878C" w14:textId="77777777" w:rsidR="00BE58AE" w:rsidRPr="00EB74F4" w:rsidRDefault="006C2501" w:rsidP="00913A6F">
      <w:pPr>
        <w:ind w:firstLine="360"/>
        <w:jc w:val="both"/>
        <w:rPr>
          <w:rFonts w:ascii="CMU Sans Serif Medium" w:hAnsi="CMU Sans Serif Medium" w:cs="CMU Sans Serif Medium"/>
        </w:rPr>
      </w:pPr>
      <w:r w:rsidRPr="00EB74F4">
        <w:rPr>
          <w:rFonts w:ascii="CMU Sans Serif Medium" w:hAnsi="CMU Sans Serif Medium" w:cs="CMU Sans Serif Medium"/>
        </w:rPr>
        <w:t>An attempt to improve these new rules was to combine them to create new rules. For example</w:t>
      </w:r>
      <w:r w:rsidR="00913A6F" w:rsidRPr="00EB74F4">
        <w:rPr>
          <w:rFonts w:ascii="CMU Sans Serif Medium" w:hAnsi="CMU Sans Serif Medium" w:cs="CMU Sans Serif Medium"/>
        </w:rPr>
        <w:t>, rules related to word spelling were broken down into whether or not they were capitalised (</w:t>
      </w:r>
      <w:r w:rsidR="008E38ED" w:rsidRPr="00EB74F4">
        <w:rPr>
          <w:rFonts w:ascii="CMU Sans Serif Medium" w:hAnsi="CMU Sans Serif Medium" w:cs="CMU Sans Serif Medium"/>
        </w:rPr>
        <w:t>the</w:t>
      </w:r>
      <w:r w:rsidR="00913A6F" w:rsidRPr="00EB74F4">
        <w:rPr>
          <w:rFonts w:ascii="CMU Sans Serif Medium" w:hAnsi="CMU Sans Serif Medium" w:cs="CMU Sans Serif Medium"/>
        </w:rPr>
        <w:t xml:space="preserve"> initial “UNK-</w:t>
      </w:r>
      <w:proofErr w:type="spellStart"/>
      <w:r w:rsidR="00913A6F" w:rsidRPr="00EB74F4">
        <w:rPr>
          <w:rFonts w:ascii="CMU Sans Serif Medium" w:hAnsi="CMU Sans Serif Medium" w:cs="CMU Sans Serif Medium"/>
        </w:rPr>
        <w:t>ing</w:t>
      </w:r>
      <w:proofErr w:type="spellEnd"/>
      <w:r w:rsidR="00913A6F" w:rsidRPr="00EB74F4">
        <w:rPr>
          <w:rFonts w:ascii="CMU Sans Serif Medium" w:hAnsi="CMU Sans Serif Medium" w:cs="CMU Sans Serif Medium"/>
        </w:rPr>
        <w:t>”</w:t>
      </w:r>
      <w:r w:rsidR="008E38ED" w:rsidRPr="00EB74F4">
        <w:rPr>
          <w:rFonts w:ascii="CMU Sans Serif Medium" w:hAnsi="CMU Sans Serif Medium" w:cs="CMU Sans Serif Medium"/>
        </w:rPr>
        <w:t xml:space="preserve"> string</w:t>
      </w:r>
      <w:r w:rsidR="00913A6F" w:rsidRPr="00EB74F4">
        <w:rPr>
          <w:rFonts w:ascii="CMU Sans Serif Medium" w:hAnsi="CMU Sans Serif Medium" w:cs="CMU Sans Serif Medium"/>
        </w:rPr>
        <w:t xml:space="preserve"> was used to create two new rules: capitalised “</w:t>
      </w:r>
      <w:proofErr w:type="spellStart"/>
      <w:r w:rsidR="00913A6F" w:rsidRPr="00EB74F4">
        <w:rPr>
          <w:rFonts w:ascii="CMU Sans Serif Medium" w:hAnsi="CMU Sans Serif Medium" w:cs="CMU Sans Serif Medium"/>
        </w:rPr>
        <w:t>Unk</w:t>
      </w:r>
      <w:proofErr w:type="spellEnd"/>
      <w:r w:rsidR="00913A6F" w:rsidRPr="00EB74F4">
        <w:rPr>
          <w:rFonts w:ascii="CMU Sans Serif Medium" w:hAnsi="CMU Sans Serif Medium" w:cs="CMU Sans Serif Medium"/>
        </w:rPr>
        <w:t>-ed” and not capitalised “</w:t>
      </w:r>
      <w:proofErr w:type="spellStart"/>
      <w:r w:rsidR="00913A6F" w:rsidRPr="00EB74F4">
        <w:rPr>
          <w:rFonts w:ascii="CMU Sans Serif Medium" w:hAnsi="CMU Sans Serif Medium" w:cs="CMU Sans Serif Medium"/>
        </w:rPr>
        <w:t>unk</w:t>
      </w:r>
      <w:proofErr w:type="spellEnd"/>
      <w:r w:rsidR="00913A6F" w:rsidRPr="00EB74F4">
        <w:rPr>
          <w:rFonts w:ascii="CMU Sans Serif Medium" w:hAnsi="CMU Sans Serif Medium" w:cs="CMU Sans Serif Medium"/>
        </w:rPr>
        <w:t>-ed”</w:t>
      </w:r>
      <w:r w:rsidR="0012724F" w:rsidRPr="00EB74F4">
        <w:rPr>
          <w:rFonts w:ascii="CMU Sans Serif Medium" w:hAnsi="CMU Sans Serif Medium" w:cs="CMU Sans Serif Medium"/>
        </w:rPr>
        <w:t>)</w:t>
      </w:r>
      <w:r w:rsidR="00913A6F" w:rsidRPr="00EB74F4">
        <w:rPr>
          <w:rFonts w:ascii="CMU Sans Serif Medium" w:hAnsi="CMU Sans Serif Medium" w:cs="CMU Sans Serif Medium"/>
        </w:rPr>
        <w:t xml:space="preserve"> </w:t>
      </w:r>
      <w:r w:rsidRPr="00EB74F4">
        <w:rPr>
          <w:rFonts w:ascii="CMU Sans Serif Medium" w:hAnsi="CMU Sans Serif Medium" w:cs="CMU Sans Serif Medium"/>
        </w:rPr>
        <w:t xml:space="preserve">(see Appendix B.3). </w:t>
      </w:r>
      <w:r w:rsidR="00707FFD" w:rsidRPr="00EB74F4">
        <w:rPr>
          <w:rFonts w:ascii="CMU Sans Serif Medium" w:hAnsi="CMU Sans Serif Medium" w:cs="CMU Sans Serif Medium"/>
        </w:rPr>
        <w:t>However, this caused the accuracy to decrease</w:t>
      </w:r>
      <w:r w:rsidR="00992D29" w:rsidRPr="00EB74F4">
        <w:rPr>
          <w:rFonts w:ascii="CMU Sans Serif Medium" w:hAnsi="CMU Sans Serif Medium" w:cs="CMU Sans Serif Medium"/>
        </w:rPr>
        <w:t xml:space="preserve"> down to 92.87%, probably due to the proximity of these strings replacing the unseen words.</w:t>
      </w:r>
      <w:r w:rsidR="00BE58AE" w:rsidRPr="00EB74F4">
        <w:rPr>
          <w:rFonts w:ascii="CMU Sans Serif Medium" w:hAnsi="CMU Sans Serif Medium" w:cs="CMU Sans Serif Medium"/>
        </w:rPr>
        <w:t xml:space="preserve"> </w:t>
      </w:r>
    </w:p>
    <w:p w14:paraId="120B3B0D" w14:textId="77777777" w:rsidR="00BE58AE" w:rsidRPr="00EB74F4" w:rsidRDefault="00BE58AE" w:rsidP="00913A6F">
      <w:pPr>
        <w:ind w:firstLine="360"/>
        <w:jc w:val="both"/>
        <w:rPr>
          <w:rFonts w:ascii="CMU Sans Serif Medium" w:hAnsi="CMU Sans Serif Medium" w:cs="CMU Sans Serif Medium"/>
        </w:rPr>
      </w:pPr>
    </w:p>
    <w:p w14:paraId="7241A547" w14:textId="7C781E9B" w:rsidR="00F73BE7" w:rsidRPr="00EB74F4" w:rsidRDefault="00BE58AE" w:rsidP="00F73BE7">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e ideal solution to fix the problems encountered in the </w:t>
      </w:r>
      <w:r w:rsidR="000B5A5D" w:rsidRPr="00EB74F4">
        <w:rPr>
          <w:rFonts w:ascii="CMU Sans Serif Medium" w:hAnsi="CMU Sans Serif Medium" w:cs="CMU Sans Serif Medium"/>
        </w:rPr>
        <w:t xml:space="preserve">rules </w:t>
      </w:r>
      <w:r w:rsidRPr="00EB74F4">
        <w:rPr>
          <w:rFonts w:ascii="CMU Sans Serif Medium" w:hAnsi="CMU Sans Serif Medium" w:cs="CMU Sans Serif Medium"/>
        </w:rPr>
        <w:t xml:space="preserve">merging is to create </w:t>
      </w:r>
      <w:r w:rsidR="00BC357D" w:rsidRPr="00EB74F4">
        <w:rPr>
          <w:rFonts w:ascii="CMU Sans Serif Medium" w:hAnsi="CMU Sans Serif Medium" w:cs="CMU Sans Serif Medium"/>
        </w:rPr>
        <w:t>“UNK” tags</w:t>
      </w:r>
      <w:r w:rsidRPr="00EB74F4">
        <w:rPr>
          <w:rFonts w:ascii="CMU Sans Serif Medium" w:hAnsi="CMU Sans Serif Medium" w:cs="CMU Sans Serif Medium"/>
        </w:rPr>
        <w:t xml:space="preserve"> that encompass many </w:t>
      </w:r>
      <w:r w:rsidR="00BC357D" w:rsidRPr="00EB74F4">
        <w:rPr>
          <w:rFonts w:ascii="CMU Sans Serif Medium" w:hAnsi="CMU Sans Serif Medium" w:cs="CMU Sans Serif Medium"/>
        </w:rPr>
        <w:t>rule</w:t>
      </w:r>
      <w:r w:rsidR="004149E1" w:rsidRPr="00EB74F4">
        <w:rPr>
          <w:rFonts w:ascii="CMU Sans Serif Medium" w:hAnsi="CMU Sans Serif Medium" w:cs="CMU Sans Serif Medium"/>
        </w:rPr>
        <w:t>s</w:t>
      </w:r>
      <w:r w:rsidR="00D63435" w:rsidRPr="00EB74F4">
        <w:rPr>
          <w:rFonts w:ascii="CMU Sans Serif Medium" w:hAnsi="CMU Sans Serif Medium" w:cs="CMU Sans Serif Medium"/>
        </w:rPr>
        <w:t xml:space="preserve"> e.g. replacing all words that </w:t>
      </w:r>
      <w:r w:rsidR="00971029" w:rsidRPr="00EB74F4">
        <w:rPr>
          <w:rFonts w:ascii="CMU Sans Serif Medium" w:hAnsi="CMU Sans Serif Medium" w:cs="CMU Sans Serif Medium"/>
        </w:rPr>
        <w:t xml:space="preserve">are </w:t>
      </w:r>
      <w:r w:rsidR="00D63435" w:rsidRPr="00EB74F4">
        <w:rPr>
          <w:rFonts w:ascii="CMU Sans Serif Medium" w:hAnsi="CMU Sans Serif Medium" w:cs="CMU Sans Serif Medium"/>
        </w:rPr>
        <w:t>spell</w:t>
      </w:r>
      <w:r w:rsidR="00971029" w:rsidRPr="00EB74F4">
        <w:rPr>
          <w:rFonts w:ascii="CMU Sans Serif Medium" w:hAnsi="CMU Sans Serif Medium" w:cs="CMU Sans Serif Medium"/>
        </w:rPr>
        <w:t>ed</w:t>
      </w:r>
      <w:r w:rsidR="00D63435" w:rsidRPr="00EB74F4">
        <w:rPr>
          <w:rFonts w:ascii="CMU Sans Serif Medium" w:hAnsi="CMU Sans Serif Medium" w:cs="CMU Sans Serif Medium"/>
        </w:rPr>
        <w:t xml:space="preserve"> like verbs with the tag “UNK-verb”</w:t>
      </w:r>
      <w:r w:rsidR="004149E1" w:rsidRPr="00EB74F4">
        <w:rPr>
          <w:rFonts w:ascii="CMU Sans Serif Medium" w:hAnsi="CMU Sans Serif Medium" w:cs="CMU Sans Serif Medium"/>
        </w:rPr>
        <w:t xml:space="preserve">. This </w:t>
      </w:r>
      <w:r w:rsidR="00211F1E" w:rsidRPr="00EB74F4">
        <w:rPr>
          <w:rFonts w:ascii="CMU Sans Serif Medium" w:hAnsi="CMU Sans Serif Medium" w:cs="CMU Sans Serif Medium"/>
        </w:rPr>
        <w:t xml:space="preserve">solution </w:t>
      </w:r>
      <w:r w:rsidRPr="00EB74F4">
        <w:rPr>
          <w:rFonts w:ascii="CMU Sans Serif Medium" w:hAnsi="CMU Sans Serif Medium" w:cs="CMU Sans Serif Medium"/>
        </w:rPr>
        <w:t xml:space="preserve">can be </w:t>
      </w:r>
      <w:r w:rsidR="00211F1E" w:rsidRPr="00EB74F4">
        <w:rPr>
          <w:rFonts w:ascii="CMU Sans Serif Medium" w:hAnsi="CMU Sans Serif Medium" w:cs="CMU Sans Serif Medium"/>
        </w:rPr>
        <w:t>implemented</w:t>
      </w:r>
      <w:r w:rsidRPr="00EB74F4">
        <w:rPr>
          <w:rFonts w:ascii="CMU Sans Serif Medium" w:hAnsi="CMU Sans Serif Medium" w:cs="CMU Sans Serif Medium"/>
        </w:rPr>
        <w:t xml:space="preserve"> by </w:t>
      </w:r>
      <w:r w:rsidR="005F5A15" w:rsidRPr="00EB74F4">
        <w:rPr>
          <w:rFonts w:ascii="CMU Sans Serif Medium" w:hAnsi="CMU Sans Serif Medium" w:cs="CMU Sans Serif Medium"/>
        </w:rPr>
        <w:t>analysing</w:t>
      </w:r>
      <w:r w:rsidRPr="00EB74F4">
        <w:rPr>
          <w:rFonts w:ascii="CMU Sans Serif Medium" w:hAnsi="CMU Sans Serif Medium" w:cs="CMU Sans Serif Medium"/>
        </w:rPr>
        <w:t xml:space="preserve"> the </w:t>
      </w:r>
      <w:r w:rsidRPr="00EB74F4">
        <w:rPr>
          <w:rFonts w:ascii="CMU Sans Serif Medium" w:hAnsi="CMU Sans Serif Medium" w:cs="CMU Sans Serif Medium"/>
        </w:rPr>
        <w:lastRenderedPageBreak/>
        <w:t xml:space="preserve">morphological </w:t>
      </w:r>
      <w:r w:rsidR="000340B8" w:rsidRPr="00EB74F4">
        <w:rPr>
          <w:rFonts w:ascii="CMU Sans Serif Medium" w:hAnsi="CMU Sans Serif Medium" w:cs="CMU Sans Serif Medium"/>
        </w:rPr>
        <w:t>structures</w:t>
      </w:r>
      <w:r w:rsidRPr="00EB74F4">
        <w:rPr>
          <w:rFonts w:ascii="CMU Sans Serif Medium" w:hAnsi="CMU Sans Serif Medium" w:cs="CMU Sans Serif Medium"/>
        </w:rPr>
        <w:t xml:space="preserve"> of </w:t>
      </w:r>
      <w:r w:rsidR="000340B8" w:rsidRPr="00EB74F4">
        <w:rPr>
          <w:rFonts w:ascii="CMU Sans Serif Medium" w:hAnsi="CMU Sans Serif Medium" w:cs="CMU Sans Serif Medium"/>
        </w:rPr>
        <w:t xml:space="preserve">common </w:t>
      </w:r>
      <w:r w:rsidRPr="00EB74F4">
        <w:rPr>
          <w:rFonts w:ascii="CMU Sans Serif Medium" w:hAnsi="CMU Sans Serif Medium" w:cs="CMU Sans Serif Medium"/>
        </w:rPr>
        <w:t>English</w:t>
      </w:r>
      <w:r w:rsidR="000340B8" w:rsidRPr="00EB74F4">
        <w:rPr>
          <w:rFonts w:ascii="CMU Sans Serif Medium" w:hAnsi="CMU Sans Serif Medium" w:cs="CMU Sans Serif Medium"/>
        </w:rPr>
        <w:t xml:space="preserve"> words</w:t>
      </w:r>
      <w:r w:rsidR="006041BA" w:rsidRPr="00EB74F4">
        <w:rPr>
          <w:rFonts w:ascii="CMU Sans Serif Medium" w:hAnsi="CMU Sans Serif Medium" w:cs="CMU Sans Serif Medium"/>
        </w:rPr>
        <w:t xml:space="preserve"> </w:t>
      </w:r>
      <w:r w:rsidR="006041BA" w:rsidRPr="00EB74F4">
        <w:rPr>
          <w:rFonts w:ascii="CMU Sans Serif Medium" w:hAnsi="CMU Sans Serif Medium" w:cs="CMU Sans Serif Medium"/>
        </w:rPr>
        <w:fldChar w:fldCharType="begin" w:fldLock="1"/>
      </w:r>
      <w:r w:rsidR="007657AE" w:rsidRPr="00EB74F4">
        <w:rPr>
          <w:rFonts w:ascii="CMU Sans Serif Medium" w:hAnsi="CMU Sans Serif Medium" w:cs="CMU Sans Serif Medium"/>
        </w:rPr>
        <w:instrText>ADDIN CSL_CITATION {"citationItems":[{"id":"ITEM-1","itemData":{"author":[{"dropping-particle":"","family":"Delahunty","given":"Gerald P.","non-dropping-particle":"","parse-names":false,"suffix":""},{"dropping-particle":"","family":"Garvey","given":"James J.","non-dropping-particle":"","parse-names":false,"suffix":""}],"container-title":"The WAC Clearinghouse","id":"ITEM-1","issued":{"date-parts":[["2010"]]},"number-of-pages":"Chapter 5","title":"The English Language: From Sound to Sense","type":"book"},"uris":["http://www.mendeley.com/documents/?uuid=4b388af9-0657-3fa7-8fe2-c68f6b9802c4"]}],"mendeley":{"formattedCitation":"[2]","plainTextFormattedCitation":"[2]","previouslyFormattedCitation":"[2]"},"properties":{"noteIndex":0},"schema":"https://github.com/citation-style-language/schema/raw/master/csl-citation.json"}</w:instrText>
      </w:r>
      <w:r w:rsidR="006041BA" w:rsidRPr="00EB74F4">
        <w:rPr>
          <w:rFonts w:ascii="CMU Sans Serif Medium" w:hAnsi="CMU Sans Serif Medium" w:cs="CMU Sans Serif Medium"/>
        </w:rPr>
        <w:fldChar w:fldCharType="separate"/>
      </w:r>
      <w:r w:rsidR="000D03B1" w:rsidRPr="00EB74F4">
        <w:rPr>
          <w:rFonts w:ascii="CMU Sans Serif Medium" w:hAnsi="CMU Sans Serif Medium" w:cs="CMU Sans Serif Medium"/>
          <w:noProof/>
        </w:rPr>
        <w:t>[2]</w:t>
      </w:r>
      <w:r w:rsidR="006041BA" w:rsidRPr="00EB74F4">
        <w:rPr>
          <w:rFonts w:ascii="CMU Sans Serif Medium" w:hAnsi="CMU Sans Serif Medium" w:cs="CMU Sans Serif Medium"/>
        </w:rPr>
        <w:fldChar w:fldCharType="end"/>
      </w:r>
      <w:r w:rsidR="000340B8" w:rsidRPr="00EB74F4">
        <w:rPr>
          <w:rFonts w:ascii="CMU Sans Serif Medium" w:hAnsi="CMU Sans Serif Medium" w:cs="CMU Sans Serif Medium"/>
        </w:rPr>
        <w:t xml:space="preserve">. Based on </w:t>
      </w:r>
      <w:r w:rsidR="000340B8" w:rsidRPr="00EB74F4">
        <w:rPr>
          <w:rFonts w:ascii="CMU Sans Serif Medium" w:hAnsi="CMU Sans Serif Medium" w:cs="CMU Sans Serif Medium"/>
        </w:rPr>
        <w:t xml:space="preserve">Gerald P. </w:t>
      </w:r>
      <w:proofErr w:type="spellStart"/>
      <w:r w:rsidR="000340B8" w:rsidRPr="00EB74F4">
        <w:rPr>
          <w:rFonts w:ascii="CMU Sans Serif Medium" w:hAnsi="CMU Sans Serif Medium" w:cs="CMU Sans Serif Medium"/>
        </w:rPr>
        <w:t>Delahunty</w:t>
      </w:r>
      <w:proofErr w:type="spellEnd"/>
      <w:r w:rsidR="000340B8" w:rsidRPr="00EB74F4">
        <w:rPr>
          <w:rFonts w:ascii="CMU Sans Serif Medium" w:hAnsi="CMU Sans Serif Medium" w:cs="CMU Sans Serif Medium"/>
        </w:rPr>
        <w:t xml:space="preserve"> and James J. Garvey</w:t>
      </w:r>
      <w:r w:rsidR="000340B8" w:rsidRPr="00EB74F4">
        <w:rPr>
          <w:rFonts w:ascii="CMU Sans Serif Medium" w:hAnsi="CMU Sans Serif Medium" w:cs="CMU Sans Serif Medium"/>
        </w:rPr>
        <w:t>’s book “</w:t>
      </w:r>
      <w:r w:rsidR="000340B8" w:rsidRPr="00EB74F4">
        <w:rPr>
          <w:rFonts w:ascii="CMU Sans Serif Medium" w:hAnsi="CMU Sans Serif Medium" w:cs="CMU Sans Serif Medium"/>
          <w:i/>
          <w:iCs/>
        </w:rPr>
        <w:t>The English Language: From Sound to Sense</w:t>
      </w:r>
      <w:r w:rsidR="000340B8" w:rsidRPr="00EB74F4">
        <w:rPr>
          <w:rFonts w:ascii="CMU Sans Serif Medium" w:hAnsi="CMU Sans Serif Medium" w:cs="CMU Sans Serif Medium"/>
        </w:rPr>
        <w:t xml:space="preserve">” </w:t>
      </w:r>
      <w:r w:rsidR="00647143" w:rsidRPr="00EB74F4">
        <w:rPr>
          <w:rFonts w:ascii="CMU Sans Serif Medium" w:hAnsi="CMU Sans Serif Medium" w:cs="CMU Sans Serif Medium"/>
        </w:rPr>
        <w:fldChar w:fldCharType="begin" w:fldLock="1"/>
      </w:r>
      <w:r w:rsidR="007657AE" w:rsidRPr="00EB74F4">
        <w:rPr>
          <w:rFonts w:ascii="CMU Sans Serif Medium" w:hAnsi="CMU Sans Serif Medium" w:cs="CMU Sans Serif Medium"/>
        </w:rPr>
        <w:instrText>ADDIN CSL_CITATION {"citationItems":[{"id":"ITEM-1","itemData":{"author":[{"dropping-particle":"","family":"Delahunty","given":"Gerald P.","non-dropping-particle":"","parse-names":false,"suffix":""},{"dropping-particle":"","family":"Garvey","given":"James J.","non-dropping-particle":"","parse-names":false,"suffix":""}],"container-title":"The WAC Clearinghouse","id":"ITEM-1","issued":{"date-parts":[["2010"]]},"number-of-pages":"Chapter 5","title":"The English Language: From Sound to Sense","type":"book"},"uris":["http://www.mendeley.com/documents/?uuid=4b388af9-0657-3fa7-8fe2-c68f6b9802c4"]}],"mendeley":{"formattedCitation":"[2]","plainTextFormattedCitation":"[2]","previouslyFormattedCitation":"[2]"},"properties":{"noteIndex":0},"schema":"https://github.com/citation-style-language/schema/raw/master/csl-citation.json"}</w:instrText>
      </w:r>
      <w:r w:rsidR="00647143" w:rsidRPr="00EB74F4">
        <w:rPr>
          <w:rFonts w:ascii="CMU Sans Serif Medium" w:hAnsi="CMU Sans Serif Medium" w:cs="CMU Sans Serif Medium"/>
        </w:rPr>
        <w:fldChar w:fldCharType="separate"/>
      </w:r>
      <w:r w:rsidR="000D03B1" w:rsidRPr="00EB74F4">
        <w:rPr>
          <w:rFonts w:ascii="CMU Sans Serif Medium" w:hAnsi="CMU Sans Serif Medium" w:cs="CMU Sans Serif Medium"/>
          <w:noProof/>
        </w:rPr>
        <w:t>[2]</w:t>
      </w:r>
      <w:r w:rsidR="00647143" w:rsidRPr="00EB74F4">
        <w:rPr>
          <w:rFonts w:ascii="CMU Sans Serif Medium" w:hAnsi="CMU Sans Serif Medium" w:cs="CMU Sans Serif Medium"/>
        </w:rPr>
        <w:fldChar w:fldCharType="end"/>
      </w:r>
      <w:r w:rsidR="00647143" w:rsidRPr="00EB74F4">
        <w:rPr>
          <w:rFonts w:ascii="CMU Sans Serif Medium" w:hAnsi="CMU Sans Serif Medium" w:cs="CMU Sans Serif Medium"/>
        </w:rPr>
        <w:t xml:space="preserve"> </w:t>
      </w:r>
      <w:r w:rsidR="000340B8" w:rsidRPr="00EB74F4">
        <w:rPr>
          <w:rFonts w:ascii="CMU Sans Serif Medium" w:hAnsi="CMU Sans Serif Medium" w:cs="CMU Sans Serif Medium"/>
        </w:rPr>
        <w:t>and an open-source implementation of morphological rules</w:t>
      </w:r>
      <w:r w:rsidR="00DF1BDB" w:rsidRPr="00EB74F4">
        <w:rPr>
          <w:rFonts w:ascii="CMU Sans Serif Medium" w:hAnsi="CMU Sans Serif Medium" w:cs="CMU Sans Serif Medium"/>
        </w:rPr>
        <w:t xml:space="preserve"> </w:t>
      </w:r>
      <w:r w:rsidR="00DF1BDB" w:rsidRPr="00EB74F4">
        <w:rPr>
          <w:rFonts w:ascii="CMU Sans Serif Medium" w:hAnsi="CMU Sans Serif Medium" w:cs="CMU Sans Serif Medium"/>
        </w:rPr>
        <w:fldChar w:fldCharType="begin" w:fldLock="1"/>
      </w:r>
      <w:r w:rsidR="007657AE" w:rsidRPr="00EB74F4">
        <w:rPr>
          <w:rFonts w:ascii="CMU Sans Serif Medium" w:hAnsi="CMU Sans Serif Medium" w:cs="CMU Sans Serif Medium"/>
        </w:rPr>
        <w:instrText>ADDIN CSL_CITATION {"citationItems":[{"id":"ITEM-1","itemData":{"URL":"https://github.com/melanietosik/viterbi-pos-tagger/blob/master/scripts/hmm.py","accessed":{"date-parts":[["2020","3","10"]]},"author":[{"dropping-particle":"","family":"Tosik","given":"Melanie","non-dropping-particle":"","parse-names":false,"suffix":""}],"id":"ITEM-1","issued":{"date-parts":[["2018"]]},"title":"viterbi-pos-tagger/hmm.py at master · melanietosik/viterbi-pos-tagger","type":"webpage"},"uris":["http://www.mendeley.com/documents/?uuid=b6fd5844-873d-316f-a037-41b79ec4cd36"]}],"mendeley":{"formattedCitation":"[3]","plainTextFormattedCitation":"[3]","previouslyFormattedCitation":"[3]"},"properties":{"noteIndex":0},"schema":"https://github.com/citation-style-language/schema/raw/master/csl-citation.json"}</w:instrText>
      </w:r>
      <w:r w:rsidR="00DF1BDB" w:rsidRPr="00EB74F4">
        <w:rPr>
          <w:rFonts w:ascii="CMU Sans Serif Medium" w:hAnsi="CMU Sans Serif Medium" w:cs="CMU Sans Serif Medium"/>
        </w:rPr>
        <w:fldChar w:fldCharType="separate"/>
      </w:r>
      <w:r w:rsidR="000D03B1" w:rsidRPr="00EB74F4">
        <w:rPr>
          <w:rFonts w:ascii="CMU Sans Serif Medium" w:hAnsi="CMU Sans Serif Medium" w:cs="CMU Sans Serif Medium"/>
          <w:noProof/>
        </w:rPr>
        <w:t>[3]</w:t>
      </w:r>
      <w:r w:rsidR="00DF1BDB" w:rsidRPr="00EB74F4">
        <w:rPr>
          <w:rFonts w:ascii="CMU Sans Serif Medium" w:hAnsi="CMU Sans Serif Medium" w:cs="CMU Sans Serif Medium"/>
        </w:rPr>
        <w:fldChar w:fldCharType="end"/>
      </w:r>
      <w:r w:rsidR="000340B8" w:rsidRPr="00EB74F4">
        <w:rPr>
          <w:rFonts w:ascii="CMU Sans Serif Medium" w:hAnsi="CMU Sans Serif Medium" w:cs="CMU Sans Serif Medium"/>
        </w:rPr>
        <w:t xml:space="preserve">, </w:t>
      </w:r>
      <w:r w:rsidR="006041BA" w:rsidRPr="00EB74F4">
        <w:rPr>
          <w:rFonts w:ascii="CMU Sans Serif Medium" w:hAnsi="CMU Sans Serif Medium" w:cs="CMU Sans Serif Medium"/>
        </w:rPr>
        <w:t>a</w:t>
      </w:r>
      <w:r w:rsidR="00BD789A" w:rsidRPr="00EB74F4">
        <w:rPr>
          <w:rFonts w:ascii="CMU Sans Serif Medium" w:hAnsi="CMU Sans Serif Medium" w:cs="CMU Sans Serif Medium"/>
        </w:rPr>
        <w:t xml:space="preserve"> list of morphological </w:t>
      </w:r>
      <w:r w:rsidR="00BD789A" w:rsidRPr="00EB74F4">
        <w:rPr>
          <w:rFonts w:ascii="CMU Sans Serif Medium" w:hAnsi="CMU Sans Serif Medium" w:cs="CMU Sans Serif Medium"/>
        </w:rPr>
        <w:t>idiosyncrasies</w:t>
      </w:r>
      <w:r w:rsidR="00BD789A" w:rsidRPr="00EB74F4">
        <w:rPr>
          <w:rFonts w:ascii="CMU Sans Serif Medium" w:hAnsi="CMU Sans Serif Medium" w:cs="CMU Sans Serif Medium"/>
        </w:rPr>
        <w:t xml:space="preserve"> commonly used in English are </w:t>
      </w:r>
      <w:r w:rsidR="00570FCF" w:rsidRPr="00EB74F4">
        <w:rPr>
          <w:rFonts w:ascii="CMU Sans Serif Medium" w:hAnsi="CMU Sans Serif Medium" w:cs="CMU Sans Serif Medium"/>
        </w:rPr>
        <w:t>implemented</w:t>
      </w:r>
      <w:r w:rsidR="00BD789A" w:rsidRPr="00EB74F4">
        <w:rPr>
          <w:rFonts w:ascii="CMU Sans Serif Medium" w:hAnsi="CMU Sans Serif Medium" w:cs="CMU Sans Serif Medium"/>
        </w:rPr>
        <w:t xml:space="preserve"> to group words following </w:t>
      </w:r>
      <w:r w:rsidR="002C63A7" w:rsidRPr="00EB74F4">
        <w:rPr>
          <w:rFonts w:ascii="CMU Sans Serif Medium" w:hAnsi="CMU Sans Serif Medium" w:cs="CMU Sans Serif Medium"/>
        </w:rPr>
        <w:t>multiple similar</w:t>
      </w:r>
      <w:r w:rsidR="00BD789A" w:rsidRPr="00EB74F4">
        <w:rPr>
          <w:rFonts w:ascii="CMU Sans Serif Medium" w:hAnsi="CMU Sans Serif Medium" w:cs="CMU Sans Serif Medium"/>
        </w:rPr>
        <w:t xml:space="preserve"> rules under the same </w:t>
      </w:r>
      <w:r w:rsidR="00DF3C76" w:rsidRPr="00EB74F4">
        <w:rPr>
          <w:rFonts w:ascii="CMU Sans Serif Medium" w:hAnsi="CMU Sans Serif Medium" w:cs="CMU Sans Serif Medium"/>
        </w:rPr>
        <w:t>“UNK” tag</w:t>
      </w:r>
      <w:r w:rsidR="00BD789A" w:rsidRPr="00EB74F4">
        <w:rPr>
          <w:rFonts w:ascii="CMU Sans Serif Medium" w:hAnsi="CMU Sans Serif Medium" w:cs="CMU Sans Serif Medium"/>
        </w:rPr>
        <w:t xml:space="preserve">. For examples, </w:t>
      </w:r>
      <w:r w:rsidR="00DF3C76" w:rsidRPr="00EB74F4">
        <w:rPr>
          <w:rFonts w:ascii="CMU Sans Serif Medium" w:hAnsi="CMU Sans Serif Medium" w:cs="CMU Sans Serif Medium"/>
        </w:rPr>
        <w:t>words ending in the following substrings “ed”, “-</w:t>
      </w:r>
      <w:proofErr w:type="spellStart"/>
      <w:r w:rsidR="00DF3C76" w:rsidRPr="00EB74F4">
        <w:rPr>
          <w:rFonts w:ascii="CMU Sans Serif Medium" w:hAnsi="CMU Sans Serif Medium" w:cs="CMU Sans Serif Medium"/>
        </w:rPr>
        <w:t>ing</w:t>
      </w:r>
      <w:proofErr w:type="spellEnd"/>
      <w:r w:rsidR="00DF3C76" w:rsidRPr="00EB74F4">
        <w:rPr>
          <w:rFonts w:ascii="CMU Sans Serif Medium" w:hAnsi="CMU Sans Serif Medium" w:cs="CMU Sans Serif Medium"/>
        </w:rPr>
        <w:t>”, “-ate”, “-</w:t>
      </w:r>
      <w:proofErr w:type="spellStart"/>
      <w:r w:rsidR="00DF3C76" w:rsidRPr="00EB74F4">
        <w:rPr>
          <w:rFonts w:ascii="CMU Sans Serif Medium" w:hAnsi="CMU Sans Serif Medium" w:cs="CMU Sans Serif Medium"/>
        </w:rPr>
        <w:t>ise</w:t>
      </w:r>
      <w:proofErr w:type="spellEnd"/>
      <w:r w:rsidR="00DF3C76" w:rsidRPr="00EB74F4">
        <w:rPr>
          <w:rFonts w:ascii="CMU Sans Serif Medium" w:hAnsi="CMU Sans Serif Medium" w:cs="CMU Sans Serif Medium"/>
        </w:rPr>
        <w:t>”, “-</w:t>
      </w:r>
      <w:proofErr w:type="spellStart"/>
      <w:r w:rsidR="00DF3C76" w:rsidRPr="00EB74F4">
        <w:rPr>
          <w:rFonts w:ascii="CMU Sans Serif Medium" w:hAnsi="CMU Sans Serif Medium" w:cs="CMU Sans Serif Medium"/>
        </w:rPr>
        <w:t>ize</w:t>
      </w:r>
      <w:proofErr w:type="spellEnd"/>
      <w:r w:rsidR="00DF3C76" w:rsidRPr="00EB74F4">
        <w:rPr>
          <w:rFonts w:ascii="CMU Sans Serif Medium" w:hAnsi="CMU Sans Serif Medium" w:cs="CMU Sans Serif Medium"/>
        </w:rPr>
        <w:t>”</w:t>
      </w:r>
      <w:r w:rsidR="00617D05" w:rsidRPr="00EB74F4">
        <w:rPr>
          <w:rFonts w:ascii="CMU Sans Serif Medium" w:hAnsi="CMU Sans Serif Medium" w:cs="CMU Sans Serif Medium"/>
        </w:rPr>
        <w:t xml:space="preserve"> and </w:t>
      </w:r>
      <w:r w:rsidR="00DF3C76" w:rsidRPr="00EB74F4">
        <w:rPr>
          <w:rFonts w:ascii="CMU Sans Serif Medium" w:hAnsi="CMU Sans Serif Medium" w:cs="CMU Sans Serif Medium"/>
        </w:rPr>
        <w:t>“-</w:t>
      </w:r>
      <w:proofErr w:type="spellStart"/>
      <w:r w:rsidR="00DF3C76" w:rsidRPr="00EB74F4">
        <w:rPr>
          <w:rFonts w:ascii="CMU Sans Serif Medium" w:hAnsi="CMU Sans Serif Medium" w:cs="CMU Sans Serif Medium"/>
        </w:rPr>
        <w:t>ify</w:t>
      </w:r>
      <w:proofErr w:type="spellEnd"/>
      <w:r w:rsidR="00DF3C76" w:rsidRPr="00EB74F4">
        <w:rPr>
          <w:rFonts w:ascii="CMU Sans Serif Medium" w:hAnsi="CMU Sans Serif Medium" w:cs="CMU Sans Serif Medium"/>
        </w:rPr>
        <w:t>”</w:t>
      </w:r>
      <w:r w:rsidR="0044697B" w:rsidRPr="00EB74F4">
        <w:rPr>
          <w:rFonts w:ascii="CMU Sans Serif Medium" w:hAnsi="CMU Sans Serif Medium" w:cs="CMU Sans Serif Medium"/>
        </w:rPr>
        <w:t xml:space="preserve"> are all likely to be verbs</w:t>
      </w:r>
      <w:r w:rsidR="004500AB" w:rsidRPr="00EB74F4">
        <w:rPr>
          <w:rFonts w:ascii="CMU Sans Serif Medium" w:hAnsi="CMU Sans Serif Medium" w:cs="CMU Sans Serif Medium"/>
        </w:rPr>
        <w:t xml:space="preserve"> and are consequently a</w:t>
      </w:r>
      <w:r w:rsidR="0044697B" w:rsidRPr="00EB74F4">
        <w:rPr>
          <w:rFonts w:ascii="CMU Sans Serif Medium" w:hAnsi="CMU Sans Serif Medium" w:cs="CMU Sans Serif Medium"/>
        </w:rPr>
        <w:t>ll replaced by “UNK-verb”</w:t>
      </w:r>
      <w:r w:rsidR="00C04545" w:rsidRPr="00EB74F4">
        <w:rPr>
          <w:rFonts w:ascii="CMU Sans Serif Medium" w:hAnsi="CMU Sans Serif Medium" w:cs="CMU Sans Serif Medium"/>
        </w:rPr>
        <w:t>.</w:t>
      </w:r>
      <w:r w:rsidR="002E2FCA" w:rsidRPr="00EB74F4">
        <w:rPr>
          <w:rFonts w:ascii="CMU Sans Serif Medium" w:hAnsi="CMU Sans Serif Medium" w:cs="CMU Sans Serif Medium"/>
        </w:rPr>
        <w:t xml:space="preserve"> The following morphological combinations are used to create four “UNK” tags:</w:t>
      </w:r>
    </w:p>
    <w:p w14:paraId="34EEB511" w14:textId="57610790" w:rsidR="00A85D7B" w:rsidRPr="00EB74F4" w:rsidRDefault="00A85D7B" w:rsidP="00416315">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712778"/>
        <w:rPr>
          <w:rFonts w:ascii="CMU Sans Serif Medium" w:hAnsi="CMU Sans Serif Medium" w:cs="CMU Sans Serif Medium"/>
        </w:rPr>
      </w:pPr>
      <w:r w:rsidRPr="00EB74F4">
        <w:rPr>
          <w:rFonts w:ascii="CMU Sans Serif Medium" w:hAnsi="CMU Sans Serif Medium" w:cs="CMU Sans Serif Medium"/>
          <w:color w:val="000000"/>
        </w:rPr>
        <w:t xml:space="preserve">NOUN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actio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ag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anc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cy"</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nc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r</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hoo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io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ism"</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t</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t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ing"</w:t>
      </w:r>
      <w:r w:rsidRPr="00EB74F4">
        <w:rPr>
          <w:rFonts w:ascii="CMU Sans Serif Medium" w:hAnsi="CMU Sans Serif Medium" w:cs="CMU Sans Serif Medium"/>
          <w:color w:val="666600"/>
        </w:rPr>
        <w:t>,</w:t>
      </w:r>
      <w:r w:rsidR="00416315" w:rsidRPr="00EB74F4">
        <w:rPr>
          <w:rFonts w:ascii="CMU Sans Serif Medium" w:hAnsi="CMU Sans Serif Medium" w:cs="CMU Sans Serif Medium"/>
          <w:color w:val="008800"/>
        </w:rPr>
        <w:t xml:space="preserve"> </w:t>
      </w:r>
      <w:proofErr w:type="spellStart"/>
      <w:r w:rsidRPr="00EB74F4">
        <w:rPr>
          <w:rFonts w:ascii="CMU Sans Serif Medium" w:hAnsi="CMU Sans Serif Medium" w:cs="CMU Sans Serif Medium"/>
          <w:color w:val="008800"/>
        </w:rPr>
        <w:t>ment</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nes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o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r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scap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ship"</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dom</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ty"</w:t>
      </w:r>
      <w:r w:rsidRPr="00EB74F4">
        <w:rPr>
          <w:rFonts w:ascii="CMU Sans Serif Medium" w:hAnsi="CMU Sans Serif Medium" w:cs="CMU Sans Serif Medium"/>
          <w:color w:val="666600"/>
        </w:rPr>
        <w:t>]</w:t>
      </w:r>
    </w:p>
    <w:p w14:paraId="44A5231E" w14:textId="77777777" w:rsidR="00A85D7B" w:rsidRPr="00EB74F4" w:rsidRDefault="00A85D7B" w:rsidP="00A85D7B">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712778"/>
        <w:rPr>
          <w:rFonts w:ascii="CMU Sans Serif Medium" w:hAnsi="CMU Sans Serif Medium" w:cs="CMU Sans Serif Medium"/>
        </w:rPr>
      </w:pPr>
      <w:r w:rsidRPr="00EB74F4">
        <w:rPr>
          <w:rFonts w:ascii="CMU Sans Serif Medium" w:hAnsi="CMU Sans Serif Medium" w:cs="CMU Sans Serif Medium"/>
          <w:color w:val="000000"/>
        </w:rPr>
        <w:t xml:space="preserve">VERB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e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f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z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at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0E411CDA" w14:textId="0D4170CE" w:rsidR="00A85D7B" w:rsidRPr="00EB74F4" w:rsidRDefault="00A85D7B" w:rsidP="00A85D7B">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712778"/>
        <w:rPr>
          <w:rFonts w:ascii="CMU Sans Serif Medium" w:hAnsi="CMU Sans Serif Medium" w:cs="CMU Sans Serif Medium"/>
        </w:rPr>
      </w:pPr>
      <w:r w:rsidRPr="00EB74F4">
        <w:rPr>
          <w:rFonts w:ascii="CMU Sans Serif Medium" w:hAnsi="CMU Sans Serif Medium" w:cs="CMU Sans Serif Medium"/>
          <w:color w:val="000000"/>
        </w:rPr>
        <w:t xml:space="preserve">ADJ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ous</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es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ful</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an</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bl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c</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h</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00416315"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v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es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l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able"</w:t>
      </w:r>
      <w:r w:rsidRPr="00EB74F4">
        <w:rPr>
          <w:rFonts w:ascii="CMU Sans Serif Medium" w:hAnsi="CMU Sans Serif Medium" w:cs="CMU Sans Serif Medium"/>
          <w:color w:val="666600"/>
        </w:rPr>
        <w:t>]</w:t>
      </w:r>
    </w:p>
    <w:p w14:paraId="72FCA0B2" w14:textId="77777777" w:rsidR="00A85D7B" w:rsidRPr="00EB74F4" w:rsidRDefault="00A85D7B" w:rsidP="00A85D7B">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712778"/>
        <w:rPr>
          <w:rFonts w:ascii="CMU Sans Serif Medium" w:hAnsi="CMU Sans Serif Medium" w:cs="CMU Sans Serif Medium"/>
        </w:rPr>
      </w:pPr>
      <w:r w:rsidRPr="00EB74F4">
        <w:rPr>
          <w:rFonts w:ascii="CMU Sans Serif Medium" w:hAnsi="CMU Sans Serif Medium" w:cs="CMU Sans Serif Medium"/>
          <w:color w:val="000000"/>
        </w:rPr>
        <w:t xml:space="preserve">ADV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is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ard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ard"</w:t>
      </w:r>
      <w:r w:rsidRPr="00EB74F4">
        <w:rPr>
          <w:rFonts w:ascii="CMU Sans Serif Medium" w:hAnsi="CMU Sans Serif Medium" w:cs="CMU Sans Serif Medium"/>
          <w:color w:val="666600"/>
        </w:rPr>
        <w:t>]</w:t>
      </w:r>
    </w:p>
    <w:p w14:paraId="6B99F22F" w14:textId="440240F9" w:rsidR="00533135" w:rsidRPr="00EB74F4" w:rsidRDefault="00820071" w:rsidP="00FF3DE4">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ese lists of rules, combined with the existing ones </w:t>
      </w:r>
      <w:r w:rsidR="00533135" w:rsidRPr="00EB74F4">
        <w:rPr>
          <w:rFonts w:ascii="CMU Sans Serif Medium" w:hAnsi="CMU Sans Serif Medium" w:cs="CMU Sans Serif Medium"/>
        </w:rPr>
        <w:t>(see Appendix B.4)</w:t>
      </w:r>
      <w:r w:rsidRPr="00EB74F4">
        <w:rPr>
          <w:rFonts w:ascii="CMU Sans Serif Medium" w:hAnsi="CMU Sans Serif Medium" w:cs="CMU Sans Serif Medium"/>
        </w:rPr>
        <w:t>, help boost the accuracy to 93.37%</w:t>
      </w:r>
      <w:r w:rsidR="00397624" w:rsidRPr="00EB74F4">
        <w:rPr>
          <w:rFonts w:ascii="CMU Sans Serif Medium" w:hAnsi="CMU Sans Serif Medium" w:cs="CMU Sans Serif Medium"/>
        </w:rPr>
        <w:t>, which is the highest accuracy of all the different solutions explored for unknown word handling.</w:t>
      </w:r>
    </w:p>
    <w:p w14:paraId="6C0BFA01" w14:textId="2282DC9F" w:rsidR="0077577A" w:rsidRPr="00EB74F4" w:rsidRDefault="0077577A" w:rsidP="00C442D1">
      <w:pPr>
        <w:ind w:firstLine="360"/>
        <w:jc w:val="both"/>
        <w:rPr>
          <w:rFonts w:ascii="CMU Sans Serif Medium" w:hAnsi="CMU Sans Serif Medium" w:cs="CMU Sans Serif Medium"/>
        </w:rPr>
      </w:pPr>
    </w:p>
    <w:p w14:paraId="6ADF7865" w14:textId="77777777" w:rsidR="00FF3DE4" w:rsidRPr="00EB74F4" w:rsidRDefault="00FF3DE4" w:rsidP="0077577A">
      <w:pPr>
        <w:ind w:firstLine="360"/>
        <w:jc w:val="both"/>
        <w:rPr>
          <w:rFonts w:ascii="CMU Sans Serif Medium" w:hAnsi="CMU Sans Serif Medium" w:cs="CMU Sans Serif Medium"/>
        </w:rPr>
      </w:pPr>
    </w:p>
    <w:p w14:paraId="115674BD" w14:textId="0971B954" w:rsidR="0077577A" w:rsidRPr="00EB74F4" w:rsidRDefault="0077577A" w:rsidP="0077577A">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A few observations were made on the tuning of parameters when handling unknown words. The first one is the threshold used to consider a word as infrequent. In the final version of the code, only words occurring once are considered as infrequent. However, to experiment, the threshold was increased to two, and the resulting accuracy lowered from 93.37% to </w:t>
      </w:r>
      <w:r w:rsidRPr="00EB74F4">
        <w:rPr>
          <w:rFonts w:ascii="CMU Sans Serif Medium" w:hAnsi="CMU Sans Serif Medium" w:cs="CMU Sans Serif Medium"/>
        </w:rPr>
        <w:t>92.54%</w:t>
      </w:r>
      <w:r w:rsidR="00F71FAF" w:rsidRPr="00EB74F4">
        <w:rPr>
          <w:rFonts w:ascii="CMU Sans Serif Medium" w:hAnsi="CMU Sans Serif Medium" w:cs="CMU Sans Serif Medium"/>
        </w:rPr>
        <w:t>. Indeed, considering too many words as infrequent means that the number of unseen words in the testing set increases considerably.</w:t>
      </w:r>
    </w:p>
    <w:p w14:paraId="61F3868E" w14:textId="567DE84D" w:rsidR="00D34BDD" w:rsidRPr="00EB74F4" w:rsidRDefault="00D34BDD" w:rsidP="0077577A">
      <w:pPr>
        <w:ind w:firstLine="360"/>
        <w:jc w:val="both"/>
        <w:rPr>
          <w:rFonts w:ascii="CMU Sans Serif Medium" w:hAnsi="CMU Sans Serif Medium" w:cs="CMU Sans Serif Medium"/>
        </w:rPr>
      </w:pPr>
    </w:p>
    <w:p w14:paraId="3745AF56" w14:textId="2E65FFC7" w:rsidR="00D34BDD" w:rsidRPr="00EB74F4" w:rsidRDefault="00D34BDD" w:rsidP="0077577A">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e second observation involves the order of the </w:t>
      </w:r>
      <w:r w:rsidR="00387275" w:rsidRPr="00EB74F4">
        <w:rPr>
          <w:rFonts w:ascii="CMU Sans Serif Medium" w:hAnsi="CMU Sans Serif Medium" w:cs="CMU Sans Serif Medium"/>
        </w:rPr>
        <w:t xml:space="preserve">spelling </w:t>
      </w:r>
      <w:r w:rsidRPr="00EB74F4">
        <w:rPr>
          <w:rFonts w:ascii="CMU Sans Serif Medium" w:hAnsi="CMU Sans Serif Medium" w:cs="CMU Sans Serif Medium"/>
        </w:rPr>
        <w:t xml:space="preserve">rules </w:t>
      </w:r>
      <w:r w:rsidR="00387275" w:rsidRPr="00EB74F4">
        <w:rPr>
          <w:rFonts w:ascii="CMU Sans Serif Medium" w:hAnsi="CMU Sans Serif Medium" w:cs="CMU Sans Serif Medium"/>
        </w:rPr>
        <w:t xml:space="preserve">to replace words with new “UNK” tags. Indeed, placing rules that encompass too many cases early in the </w:t>
      </w:r>
      <w:r w:rsidR="00387275" w:rsidRPr="00EB74F4">
        <w:rPr>
          <w:rFonts w:ascii="CMU Sans Serif Medium" w:hAnsi="CMU Sans Serif Medium" w:cs="CMU Sans Serif Medium"/>
          <w:i/>
          <w:iCs/>
        </w:rPr>
        <w:t>if</w:t>
      </w:r>
      <w:r w:rsidR="00387275" w:rsidRPr="00EB74F4">
        <w:rPr>
          <w:rFonts w:ascii="CMU Sans Serif Medium" w:hAnsi="CMU Sans Serif Medium" w:cs="CMU Sans Serif Medium"/>
        </w:rPr>
        <w:t xml:space="preserve"> statements causes the more specific ones to never be used. This leads to some “UNK” tags being overused, leading back to the initial problem of not having enough rules.</w:t>
      </w:r>
      <w:r w:rsidR="00B21E04" w:rsidRPr="00EB74F4">
        <w:rPr>
          <w:rFonts w:ascii="CMU Sans Serif Medium" w:hAnsi="CMU Sans Serif Medium" w:cs="CMU Sans Serif Medium"/>
        </w:rPr>
        <w:t xml:space="preserve"> To test this, the </w:t>
      </w:r>
      <w:r w:rsidR="005B40B3" w:rsidRPr="00EB74F4">
        <w:rPr>
          <w:rFonts w:ascii="CMU Sans Serif Medium" w:hAnsi="CMU Sans Serif Medium" w:cs="CMU Sans Serif Medium"/>
        </w:rPr>
        <w:t xml:space="preserve">order of the </w:t>
      </w:r>
      <w:r w:rsidR="00B21E04" w:rsidRPr="00EB74F4">
        <w:rPr>
          <w:rFonts w:ascii="CMU Sans Serif Medium" w:hAnsi="CMU Sans Serif Medium" w:cs="CMU Sans Serif Medium"/>
        </w:rPr>
        <w:t>rules was inversed, causing the accuracy to drop from 93.37% to 93.35%.</w:t>
      </w:r>
    </w:p>
    <w:p w14:paraId="6DC3B72B" w14:textId="46828587" w:rsidR="004C1D58" w:rsidRPr="00EB74F4" w:rsidRDefault="004C1D58" w:rsidP="00874B54">
      <w:pPr>
        <w:jc w:val="both"/>
        <w:rPr>
          <w:rFonts w:ascii="CMU Sans Serif Medium" w:hAnsi="CMU Sans Serif Medium" w:cs="CMU Sans Serif Medium"/>
        </w:rPr>
      </w:pPr>
    </w:p>
    <w:p w14:paraId="18495B3F" w14:textId="77777777" w:rsidR="001476F1" w:rsidRPr="00EB74F4" w:rsidRDefault="001476F1" w:rsidP="00874B54">
      <w:pPr>
        <w:jc w:val="both"/>
        <w:rPr>
          <w:rFonts w:ascii="CMU Sans Serif Medium" w:hAnsi="CMU Sans Serif Medium" w:cs="CMU Sans Serif Medium"/>
        </w:rPr>
      </w:pPr>
    </w:p>
    <w:p w14:paraId="57455567" w14:textId="47654E8F" w:rsidR="002D2D8B" w:rsidRPr="00EB74F4" w:rsidRDefault="002D2D8B" w:rsidP="002D2D8B">
      <w:pPr>
        <w:pStyle w:val="Heading2LaTeX"/>
      </w:pPr>
      <w:bookmarkStart w:id="14" w:name="_Toc34766049"/>
      <w:r w:rsidRPr="00EB74F4">
        <w:t>Scaling</w:t>
      </w:r>
      <w:bookmarkEnd w:id="14"/>
    </w:p>
    <w:p w14:paraId="01594CFA" w14:textId="6E214A48" w:rsidR="003C4FF1" w:rsidRPr="00EB74F4" w:rsidRDefault="003C4FF1" w:rsidP="003C4FF1">
      <w:pPr>
        <w:keepNext/>
        <w:jc w:val="both"/>
        <w:rPr>
          <w:rFonts w:ascii="CMU Sans Serif Medium" w:hAnsi="CMU Sans Serif Medium" w:cs="CMU Sans Serif Medium"/>
        </w:rPr>
      </w:pPr>
    </w:p>
    <w:p w14:paraId="0E2BA1A6" w14:textId="7B587F23" w:rsidR="00364641" w:rsidRPr="00EB74F4" w:rsidRDefault="00364641" w:rsidP="002455A1">
      <w:pPr>
        <w:keepNext/>
        <w:jc w:val="both"/>
        <w:rPr>
          <w:rFonts w:ascii="CMU Sans Serif Medium" w:hAnsi="CMU Sans Serif Medium" w:cs="CMU Sans Serif Medium"/>
        </w:rPr>
      </w:pPr>
      <w:r w:rsidRPr="00EB74F4">
        <w:rPr>
          <w:rFonts w:ascii="CMU Sans Serif Medium" w:hAnsi="CMU Sans Serif Medium" w:cs="CMU Sans Serif Medium"/>
        </w:rPr>
        <w:t>The final tagger with smoothed HMM probabilities and unknown word handling completed (submitted source code)</w:t>
      </w:r>
      <w:r w:rsidR="00EF76F9" w:rsidRPr="00EB74F4">
        <w:rPr>
          <w:rFonts w:ascii="CMU Sans Serif Medium" w:hAnsi="CMU Sans Serif Medium" w:cs="CMU Sans Serif Medium"/>
        </w:rPr>
        <w:t xml:space="preserve"> is</w:t>
      </w:r>
      <w:r w:rsidRPr="00EB74F4">
        <w:rPr>
          <w:rFonts w:ascii="CMU Sans Serif Medium" w:hAnsi="CMU Sans Serif Medium" w:cs="CMU Sans Serif Medium"/>
        </w:rPr>
        <w:t xml:space="preserve"> tested on the entire Brown corpus. </w:t>
      </w:r>
      <w:r w:rsidR="00F62F5D" w:rsidRPr="00EB74F4">
        <w:rPr>
          <w:rFonts w:ascii="CMU Sans Serif Medium" w:hAnsi="CMU Sans Serif Medium" w:cs="CMU Sans Serif Medium"/>
        </w:rPr>
        <w:t>An identical</w:t>
      </w:r>
      <w:r w:rsidR="006F7462" w:rsidRPr="00EB74F4">
        <w:rPr>
          <w:rFonts w:ascii="CMU Sans Serif Medium" w:hAnsi="CMU Sans Serif Medium" w:cs="CMU Sans Serif Medium"/>
        </w:rPr>
        <w:t xml:space="preserve"> </w:t>
      </w:r>
      <w:r w:rsidRPr="00EB74F4">
        <w:rPr>
          <w:rFonts w:ascii="CMU Sans Serif Medium" w:hAnsi="CMU Sans Serif Medium" w:cs="CMU Sans Serif Medium"/>
        </w:rPr>
        <w:lastRenderedPageBreak/>
        <w:t xml:space="preserve">95/5% train/test data split </w:t>
      </w:r>
      <w:r w:rsidR="00E22E60" w:rsidRPr="00EB74F4">
        <w:rPr>
          <w:rFonts w:ascii="CMU Sans Serif Medium" w:hAnsi="CMU Sans Serif Medium" w:cs="CMU Sans Serif Medium"/>
        </w:rPr>
        <w:t>is used on the 57,340 sentences in the corpus, resulting in the following split:</w:t>
      </w:r>
    </w:p>
    <w:p w14:paraId="151B89ED" w14:textId="7F67DCB9" w:rsidR="00E22E60" w:rsidRPr="00EB74F4" w:rsidRDefault="00E22E60" w:rsidP="00F41071">
      <w:pPr>
        <w:pStyle w:val="ListParagraph"/>
        <w:keepNext/>
        <w:numPr>
          <w:ilvl w:val="0"/>
          <w:numId w:val="28"/>
        </w:numPr>
        <w:jc w:val="both"/>
        <w:rPr>
          <w:rFonts w:ascii="CMU Sans Serif Medium" w:hAnsi="CMU Sans Serif Medium" w:cs="CMU Sans Serif Medium"/>
        </w:rPr>
      </w:pPr>
      <w:r w:rsidRPr="00EB74F4">
        <w:rPr>
          <w:rFonts w:ascii="CMU Sans Serif Medium" w:hAnsi="CMU Sans Serif Medium" w:cs="CMU Sans Serif Medium"/>
        </w:rPr>
        <w:t xml:space="preserve">Train data set: </w:t>
      </w:r>
      <w:r w:rsidRPr="00EB74F4">
        <w:rPr>
          <w:rFonts w:ascii="CMU Sans Serif Medium" w:hAnsi="CMU Sans Serif Medium" w:cs="CMU Sans Serif Medium"/>
        </w:rPr>
        <w:t>54,473 sentences</w:t>
      </w:r>
    </w:p>
    <w:p w14:paraId="1496AE37" w14:textId="03806C52" w:rsidR="00BA31DD" w:rsidRPr="00EB74F4" w:rsidRDefault="00E22E60" w:rsidP="00F41071">
      <w:pPr>
        <w:pStyle w:val="ListParagraph"/>
        <w:keepNext/>
        <w:numPr>
          <w:ilvl w:val="0"/>
          <w:numId w:val="28"/>
        </w:numPr>
        <w:jc w:val="both"/>
        <w:rPr>
          <w:rFonts w:ascii="CMU Sans Serif Medium" w:eastAsiaTheme="minorEastAsia" w:hAnsi="CMU Sans Serif Medium" w:cs="CMU Sans Serif Medium"/>
        </w:rPr>
      </w:pPr>
      <w:r w:rsidRPr="00EB74F4">
        <w:rPr>
          <w:rFonts w:ascii="CMU Sans Serif Medium" w:hAnsi="CMU Sans Serif Medium" w:cs="CMU Sans Serif Medium"/>
        </w:rPr>
        <w:t>Test data set: 2,867 sentences</w:t>
      </w:r>
    </w:p>
    <w:p w14:paraId="70C8451A" w14:textId="2E2E5AA0" w:rsidR="00E22E60" w:rsidRPr="00EB74F4" w:rsidRDefault="00E22E60" w:rsidP="00F41071">
      <w:pPr>
        <w:keepNext/>
        <w:jc w:val="both"/>
        <w:rPr>
          <w:rFonts w:ascii="CMU Sans Serif Medium" w:eastAsiaTheme="minorEastAsia" w:hAnsi="CMU Sans Serif Medium" w:cs="CMU Sans Serif Medium"/>
        </w:rPr>
      </w:pPr>
    </w:p>
    <w:p w14:paraId="43577D46" w14:textId="7F4A9818" w:rsidR="006B4A36" w:rsidRPr="00EB74F4" w:rsidRDefault="006B4A36" w:rsidP="00F41071">
      <w:pPr>
        <w:keepNext/>
        <w:ind w:firstLine="720"/>
        <w:jc w:val="both"/>
        <w:rPr>
          <w:rFonts w:ascii="CMU Sans Serif Medium" w:eastAsiaTheme="minorEastAsia" w:hAnsi="CMU Sans Serif Medium" w:cs="CMU Sans Serif Medium"/>
        </w:rPr>
      </w:pPr>
      <w:r w:rsidRPr="00EB74F4">
        <w:rPr>
          <w:rFonts w:ascii="CMU Sans Serif Medium" w:eastAsiaTheme="minorEastAsia" w:hAnsi="CMU Sans Serif Medium" w:cs="CMU Sans Serif Medium"/>
        </w:rPr>
        <w:t>After running for almost 12 minutes, the tagger achieves an accuracy of 94.39%, the highest recorded during the entire practical</w:t>
      </w:r>
      <w:r w:rsidR="004B559E" w:rsidRPr="00EB74F4">
        <w:rPr>
          <w:rFonts w:ascii="CMU Sans Serif Medium" w:eastAsiaTheme="minorEastAsia" w:hAnsi="CMU Sans Serif Medium" w:cs="CMU Sans Serif Medium"/>
        </w:rPr>
        <w:t xml:space="preserve"> (see Appendix C)</w:t>
      </w:r>
      <w:r w:rsidRPr="00EB74F4">
        <w:rPr>
          <w:rFonts w:ascii="CMU Sans Serif Medium" w:eastAsiaTheme="minorEastAsia" w:hAnsi="CMU Sans Serif Medium" w:cs="CMU Sans Serif Medium"/>
        </w:rPr>
        <w:t>.</w:t>
      </w:r>
      <w:r w:rsidR="003B74F2" w:rsidRPr="00EB74F4">
        <w:rPr>
          <w:rFonts w:ascii="CMU Sans Serif Medium" w:eastAsiaTheme="minorEastAsia" w:hAnsi="CMU Sans Serif Medium" w:cs="CMU Sans Serif Medium"/>
        </w:rPr>
        <w:t xml:space="preserve"> The confusion matrix of the </w:t>
      </w:r>
      <w:r w:rsidR="003D128C" w:rsidRPr="00EB74F4">
        <w:rPr>
          <w:rFonts w:ascii="CMU Sans Serif Medium" w:eastAsiaTheme="minorEastAsia" w:hAnsi="CMU Sans Serif Medium" w:cs="CMU Sans Serif Medium"/>
        </w:rPr>
        <w:t>test</w:t>
      </w:r>
      <w:r w:rsidR="003B74F2" w:rsidRPr="00EB74F4">
        <w:rPr>
          <w:rFonts w:ascii="CMU Sans Serif Medium" w:eastAsiaTheme="minorEastAsia" w:hAnsi="CMU Sans Serif Medium" w:cs="CMU Sans Serif Medium"/>
        </w:rPr>
        <w:t xml:space="preserve"> can be found in </w:t>
      </w:r>
      <w:r w:rsidR="003D128C" w:rsidRPr="00EB74F4">
        <w:rPr>
          <w:rFonts w:ascii="CMU Sans Serif Medium" w:eastAsiaTheme="minorEastAsia" w:hAnsi="CMU Sans Serif Medium" w:cs="CMU Sans Serif Medium"/>
        </w:rPr>
        <w:t>Figure 2 below:</w:t>
      </w:r>
    </w:p>
    <w:p w14:paraId="60A34347" w14:textId="77777777" w:rsidR="0072694F" w:rsidRPr="00EB74F4" w:rsidRDefault="0072694F" w:rsidP="00F41071">
      <w:pPr>
        <w:keepNext/>
        <w:jc w:val="both"/>
        <w:rPr>
          <w:rFonts w:ascii="CMU Sans Serif Medium" w:eastAsiaTheme="minorEastAsia" w:hAnsi="CMU Sans Serif Medium" w:cs="CMU Sans Serif Medium"/>
        </w:rPr>
      </w:pPr>
    </w:p>
    <w:p w14:paraId="6B23D489" w14:textId="77777777" w:rsidR="003B74F2" w:rsidRPr="00EB74F4" w:rsidRDefault="00BA7744" w:rsidP="00F41071">
      <w:pPr>
        <w:keepNext/>
        <w:jc w:val="center"/>
        <w:rPr>
          <w:rFonts w:ascii="CMU Sans Serif Medium" w:hAnsi="CMU Sans Serif Medium" w:cs="CMU Sans Serif Medium"/>
        </w:rPr>
      </w:pPr>
      <w:r w:rsidRPr="00EB74F4">
        <w:rPr>
          <w:rFonts w:ascii="CMU Sans Serif Medium" w:eastAsiaTheme="minorEastAsia" w:hAnsi="CMU Sans Serif Medium" w:cs="CMU Sans Serif Medium"/>
          <w:noProof/>
        </w:rPr>
        <w:drawing>
          <wp:inline distT="0" distB="0" distL="0" distR="0" wp14:anchorId="1960D5F2" wp14:editId="31CDA406">
            <wp:extent cx="2558374" cy="1918781"/>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 brown corpus cm"/>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80235" cy="1935177"/>
                    </a:xfrm>
                    <a:prstGeom prst="rect">
                      <a:avLst/>
                    </a:prstGeom>
                  </pic:spPr>
                </pic:pic>
              </a:graphicData>
            </a:graphic>
          </wp:inline>
        </w:drawing>
      </w:r>
    </w:p>
    <w:p w14:paraId="1319B355" w14:textId="2E0BBB6C" w:rsidR="00F07420" w:rsidRPr="00EB74F4" w:rsidRDefault="003B74F2" w:rsidP="00F41071">
      <w:pPr>
        <w:pStyle w:val="Caption"/>
        <w:jc w:val="center"/>
        <w:rPr>
          <w:rFonts w:ascii="CMU Sans Serif Medium" w:hAnsi="CMU Sans Serif Medium" w:cs="CMU Sans Serif Medium"/>
          <w:sz w:val="22"/>
          <w:szCs w:val="22"/>
        </w:rPr>
      </w:pPr>
      <w:r w:rsidRPr="00EB74F4">
        <w:rPr>
          <w:rFonts w:ascii="CMU Sans Serif Medium" w:hAnsi="CMU Sans Serif Medium" w:cs="CMU Sans Serif Medium"/>
          <w:sz w:val="22"/>
          <w:szCs w:val="22"/>
        </w:rPr>
        <w:t xml:space="preserve">Figure </w:t>
      </w:r>
      <w:r w:rsidRPr="00EB74F4">
        <w:rPr>
          <w:rFonts w:ascii="CMU Sans Serif Medium" w:hAnsi="CMU Sans Serif Medium" w:cs="CMU Sans Serif Medium"/>
          <w:sz w:val="22"/>
          <w:szCs w:val="22"/>
        </w:rPr>
        <w:fldChar w:fldCharType="begin"/>
      </w:r>
      <w:r w:rsidRPr="00EB74F4">
        <w:rPr>
          <w:rFonts w:ascii="CMU Sans Serif Medium" w:hAnsi="CMU Sans Serif Medium" w:cs="CMU Sans Serif Medium"/>
          <w:sz w:val="22"/>
          <w:szCs w:val="22"/>
        </w:rPr>
        <w:instrText xml:space="preserve"> SEQ Figure \* ARABIC </w:instrText>
      </w:r>
      <w:r w:rsidRPr="00EB74F4">
        <w:rPr>
          <w:rFonts w:ascii="CMU Sans Serif Medium" w:hAnsi="CMU Sans Serif Medium" w:cs="CMU Sans Serif Medium"/>
          <w:sz w:val="22"/>
          <w:szCs w:val="22"/>
        </w:rPr>
        <w:fldChar w:fldCharType="separate"/>
      </w:r>
      <w:r w:rsidR="001C15A6" w:rsidRPr="00EB74F4">
        <w:rPr>
          <w:rFonts w:ascii="CMU Sans Serif Medium" w:hAnsi="CMU Sans Serif Medium" w:cs="CMU Sans Serif Medium"/>
          <w:noProof/>
          <w:sz w:val="22"/>
          <w:szCs w:val="22"/>
        </w:rPr>
        <w:t>2</w:t>
      </w:r>
      <w:r w:rsidRPr="00EB74F4">
        <w:rPr>
          <w:rFonts w:ascii="CMU Sans Serif Medium" w:hAnsi="CMU Sans Serif Medium" w:cs="CMU Sans Serif Medium"/>
          <w:sz w:val="22"/>
          <w:szCs w:val="22"/>
        </w:rPr>
        <w:fldChar w:fldCharType="end"/>
      </w:r>
      <w:r w:rsidRPr="00EB74F4">
        <w:rPr>
          <w:rFonts w:ascii="CMU Sans Serif Medium" w:hAnsi="CMU Sans Serif Medium" w:cs="CMU Sans Serif Medium"/>
          <w:sz w:val="22"/>
          <w:szCs w:val="22"/>
        </w:rPr>
        <w:t>: Confusion matrix on entire Brown Corpus.</w:t>
      </w:r>
    </w:p>
    <w:p w14:paraId="5979DFC7" w14:textId="77777777" w:rsidR="004C1D58" w:rsidRPr="00EB74F4" w:rsidRDefault="004C1D58" w:rsidP="00962854">
      <w:pPr>
        <w:ind w:firstLine="360"/>
        <w:jc w:val="both"/>
        <w:rPr>
          <w:rFonts w:ascii="CMU Sans Serif Medium" w:hAnsi="CMU Sans Serif Medium" w:cs="CMU Sans Serif Medium"/>
        </w:rPr>
      </w:pPr>
    </w:p>
    <w:p w14:paraId="52E41BA8" w14:textId="7930A013" w:rsidR="003D128C" w:rsidRPr="00EB74F4" w:rsidRDefault="003D128C" w:rsidP="00962854">
      <w:pPr>
        <w:ind w:firstLine="360"/>
        <w:jc w:val="both"/>
        <w:rPr>
          <w:rFonts w:ascii="CMU Sans Serif Medium" w:hAnsi="CMU Sans Serif Medium" w:cs="CMU Sans Serif Medium"/>
        </w:rPr>
      </w:pPr>
      <w:r w:rsidRPr="00EB74F4">
        <w:rPr>
          <w:rFonts w:ascii="CMU Sans Serif Medium" w:hAnsi="CMU Sans Serif Medium" w:cs="CMU Sans Serif Medium"/>
        </w:rPr>
        <w:t xml:space="preserve">This reveals </w:t>
      </w:r>
      <w:r w:rsidR="00D308CA" w:rsidRPr="00EB74F4">
        <w:rPr>
          <w:rFonts w:ascii="CMU Sans Serif Medium" w:hAnsi="CMU Sans Serif Medium" w:cs="CMU Sans Serif Medium"/>
        </w:rPr>
        <w:t xml:space="preserve">how using a larger training set can help increase the accuracy as there will be less hapax legomenon </w:t>
      </w:r>
      <w:r w:rsidR="00BE74CC" w:rsidRPr="00EB74F4">
        <w:rPr>
          <w:rFonts w:ascii="CMU Sans Serif Medium" w:hAnsi="CMU Sans Serif Medium" w:cs="CMU Sans Serif Medium"/>
        </w:rPr>
        <w:t xml:space="preserve">in the training set, and therefore </w:t>
      </w:r>
      <w:r w:rsidR="008A5476" w:rsidRPr="00EB74F4">
        <w:rPr>
          <w:rFonts w:ascii="CMU Sans Serif Medium" w:hAnsi="CMU Sans Serif Medium" w:cs="CMU Sans Serif Medium"/>
        </w:rPr>
        <w:t>fewer</w:t>
      </w:r>
      <w:r w:rsidR="00BE74CC" w:rsidRPr="00EB74F4">
        <w:rPr>
          <w:rFonts w:ascii="CMU Sans Serif Medium" w:hAnsi="CMU Sans Serif Medium" w:cs="CMU Sans Serif Medium"/>
        </w:rPr>
        <w:t xml:space="preserve"> unseen words in the testing set. Because less words will be replaced by “UNK” tags, the tagger will be more accurate in this probability assignment when it selects the most likely POS tag for each word in the test sentences</w:t>
      </w:r>
      <w:r w:rsidR="00CE68CB" w:rsidRPr="00EB74F4">
        <w:rPr>
          <w:rFonts w:ascii="CMU Sans Serif Medium" w:hAnsi="CMU Sans Serif Medium" w:cs="CMU Sans Serif Medium"/>
        </w:rPr>
        <w:t>.</w:t>
      </w:r>
    </w:p>
    <w:p w14:paraId="2847D7CF" w14:textId="77777777" w:rsidR="00BA7744" w:rsidRPr="00EB74F4" w:rsidRDefault="00BA7744" w:rsidP="00962854">
      <w:pPr>
        <w:jc w:val="both"/>
        <w:rPr>
          <w:rFonts w:ascii="CMU Sans Serif Medium" w:hAnsi="CMU Sans Serif Medium" w:cs="CMU Sans Serif Medium"/>
        </w:rPr>
      </w:pPr>
    </w:p>
    <w:p w14:paraId="2FD1668A" w14:textId="1F2B91FA" w:rsidR="00223CEF" w:rsidRPr="00EB74F4" w:rsidRDefault="00223CEF" w:rsidP="00962854">
      <w:pPr>
        <w:jc w:val="both"/>
        <w:rPr>
          <w:rFonts w:ascii="CMU Sans Serif Medium" w:eastAsiaTheme="minorEastAsia" w:hAnsi="CMU Sans Serif Medium" w:cs="CMU Sans Serif Medium"/>
        </w:rPr>
      </w:pPr>
    </w:p>
    <w:p w14:paraId="658BD3B3" w14:textId="782F6E12" w:rsidR="00223CEF" w:rsidRPr="00EB74F4" w:rsidRDefault="00223CEF" w:rsidP="00962854">
      <w:pPr>
        <w:pStyle w:val="Heading2LaTeX"/>
        <w:jc w:val="both"/>
        <w:rPr>
          <w:rFonts w:eastAsiaTheme="minorEastAsia"/>
        </w:rPr>
      </w:pPr>
      <w:bookmarkStart w:id="15" w:name="_Toc34766050"/>
      <w:r w:rsidRPr="00EB74F4">
        <w:rPr>
          <w:rFonts w:eastAsiaTheme="minorEastAsia"/>
        </w:rPr>
        <w:t>Other languages</w:t>
      </w:r>
      <w:bookmarkEnd w:id="15"/>
    </w:p>
    <w:p w14:paraId="79DA8324" w14:textId="77777777" w:rsidR="00957449" w:rsidRPr="00EB74F4" w:rsidRDefault="00957449" w:rsidP="00962854">
      <w:pPr>
        <w:jc w:val="both"/>
        <w:rPr>
          <w:rFonts w:ascii="CMU Sans Serif Medium" w:hAnsi="CMU Sans Serif Medium" w:cs="CMU Sans Serif Medium"/>
        </w:rPr>
      </w:pPr>
    </w:p>
    <w:p w14:paraId="0DDEC8ED" w14:textId="3703A1DA" w:rsidR="00C04DAF" w:rsidRPr="00EB74F4" w:rsidRDefault="00957449" w:rsidP="00962854">
      <w:pPr>
        <w:jc w:val="both"/>
        <w:rPr>
          <w:rFonts w:ascii="CMU Sans Serif Medium" w:hAnsi="CMU Sans Serif Medium" w:cs="CMU Sans Serif Medium"/>
        </w:rPr>
      </w:pPr>
      <w:r w:rsidRPr="00EB74F4">
        <w:rPr>
          <w:rFonts w:ascii="CMU Sans Serif Medium" w:hAnsi="CMU Sans Serif Medium" w:cs="CMU Sans Serif Medium"/>
        </w:rPr>
        <w:t xml:space="preserve">Unfortunately, </w:t>
      </w:r>
      <w:r w:rsidR="002229E1" w:rsidRPr="00EB74F4">
        <w:rPr>
          <w:rFonts w:ascii="CMU Sans Serif Medium" w:hAnsi="CMU Sans Serif Medium" w:cs="CMU Sans Serif Medium"/>
        </w:rPr>
        <w:t>an</w:t>
      </w:r>
      <w:r w:rsidRPr="00EB74F4">
        <w:rPr>
          <w:rFonts w:ascii="CMU Sans Serif Medium" w:hAnsi="CMU Sans Serif Medium" w:cs="CMU Sans Serif Medium"/>
        </w:rPr>
        <w:t xml:space="preserve"> unsuccessful attempt at testing the tagger with ne</w:t>
      </w:r>
      <w:r w:rsidR="002229E1" w:rsidRPr="00EB74F4">
        <w:rPr>
          <w:rFonts w:ascii="CMU Sans Serif Medium" w:hAnsi="CMU Sans Serif Medium" w:cs="CMU Sans Serif Medium"/>
        </w:rPr>
        <w:t xml:space="preserve">w </w:t>
      </w:r>
      <w:r w:rsidRPr="00EB74F4">
        <w:rPr>
          <w:rFonts w:ascii="CMU Sans Serif Medium" w:hAnsi="CMU Sans Serif Medium" w:cs="CMU Sans Serif Medium"/>
        </w:rPr>
        <w:t>languag</w:t>
      </w:r>
      <w:r w:rsidR="002229E1" w:rsidRPr="00EB74F4">
        <w:rPr>
          <w:rFonts w:ascii="CMU Sans Serif Medium" w:hAnsi="CMU Sans Serif Medium" w:cs="CMU Sans Serif Medium"/>
        </w:rPr>
        <w:t xml:space="preserve">es was made. A lot of time was initially wasted on attempting to load French </w:t>
      </w:r>
      <w:r w:rsidR="00A05AA3" w:rsidRPr="00EB74F4">
        <w:rPr>
          <w:rFonts w:ascii="CMU Sans Serif Medium" w:hAnsi="CMU Sans Serif Medium" w:cs="CMU Sans Serif Medium"/>
        </w:rPr>
        <w:t>corpora</w:t>
      </w:r>
      <w:r w:rsidR="002229E1" w:rsidRPr="00EB74F4">
        <w:rPr>
          <w:rFonts w:ascii="CMU Sans Serif Medium" w:hAnsi="CMU Sans Serif Medium" w:cs="CMU Sans Serif Medium"/>
        </w:rPr>
        <w:t xml:space="preserve"> into the program, as NLTK does not provide </w:t>
      </w:r>
      <w:r w:rsidR="003A0C00" w:rsidRPr="00EB74F4">
        <w:rPr>
          <w:rFonts w:ascii="CMU Sans Serif Medium" w:hAnsi="CMU Sans Serif Medium" w:cs="CMU Sans Serif Medium"/>
        </w:rPr>
        <w:t>any</w:t>
      </w:r>
      <w:r w:rsidR="002229E1" w:rsidRPr="00EB74F4">
        <w:rPr>
          <w:rFonts w:ascii="CMU Sans Serif Medium" w:hAnsi="CMU Sans Serif Medium" w:cs="CMU Sans Serif Medium"/>
        </w:rPr>
        <w:t xml:space="preserve">. </w:t>
      </w:r>
    </w:p>
    <w:p w14:paraId="3A583115" w14:textId="77777777" w:rsidR="00C04DAF" w:rsidRPr="00EB74F4" w:rsidRDefault="00C04DAF" w:rsidP="00957449">
      <w:pPr>
        <w:rPr>
          <w:rFonts w:ascii="CMU Sans Serif Medium" w:hAnsi="CMU Sans Serif Medium" w:cs="CMU Sans Serif Medium"/>
        </w:rPr>
      </w:pPr>
    </w:p>
    <w:p w14:paraId="4E9EA6CB" w14:textId="68FD7513" w:rsidR="00957449" w:rsidRPr="00EB74F4" w:rsidRDefault="002229E1" w:rsidP="00962854">
      <w:pPr>
        <w:ind w:firstLine="360"/>
        <w:jc w:val="both"/>
        <w:rPr>
          <w:rFonts w:ascii="CMU Sans Serif Medium" w:hAnsi="CMU Sans Serif Medium" w:cs="CMU Sans Serif Medium"/>
        </w:rPr>
      </w:pPr>
      <w:r w:rsidRPr="00EB74F4">
        <w:rPr>
          <w:rFonts w:ascii="CMU Sans Serif Medium" w:hAnsi="CMU Sans Serif Medium" w:cs="CMU Sans Serif Medium"/>
        </w:rPr>
        <w:t>Ultimately, the Portuguese Floresta Treebank</w:t>
      </w:r>
      <w:r w:rsidRPr="00EB74F4">
        <w:rPr>
          <w:rStyle w:val="FootnoteReference"/>
          <w:rFonts w:ascii="CMU Sans Serif Medium" w:hAnsi="CMU Sans Serif Medium" w:cs="CMU Sans Serif Medium"/>
        </w:rPr>
        <w:footnoteReference w:id="10"/>
      </w:r>
      <w:r w:rsidRPr="00EB74F4">
        <w:rPr>
          <w:rFonts w:ascii="CMU Sans Serif Medium" w:hAnsi="CMU Sans Serif Medium" w:cs="CMU Sans Serif Medium"/>
        </w:rPr>
        <w:t xml:space="preserve"> supplied by NLTK</w:t>
      </w:r>
      <w:r w:rsidR="00FD3768" w:rsidRPr="00EB74F4">
        <w:rPr>
          <w:rFonts w:ascii="CMU Sans Serif Medium" w:hAnsi="CMU Sans Serif Medium" w:cs="CMU Sans Serif Medium"/>
        </w:rPr>
        <w:t xml:space="preserve"> was used</w:t>
      </w:r>
      <w:r w:rsidR="00C04DAF" w:rsidRPr="00EB74F4">
        <w:rPr>
          <w:rFonts w:ascii="CMU Sans Serif Medium" w:hAnsi="CMU Sans Serif Medium" w:cs="CMU Sans Serif Medium"/>
        </w:rPr>
        <w:t>, but due to the large amounts of tags</w:t>
      </w:r>
      <w:r w:rsidR="00511B3D" w:rsidRPr="00EB74F4">
        <w:rPr>
          <w:rFonts w:ascii="CMU Sans Serif Medium" w:hAnsi="CMU Sans Serif Medium" w:cs="CMU Sans Serif Medium"/>
        </w:rPr>
        <w:t xml:space="preserve"> present in the corpus</w:t>
      </w:r>
      <w:r w:rsidR="00C04DAF" w:rsidRPr="00EB74F4">
        <w:rPr>
          <w:rFonts w:ascii="CMU Sans Serif Medium" w:hAnsi="CMU Sans Serif Medium" w:cs="CMU Sans Serif Medium"/>
        </w:rPr>
        <w:t xml:space="preserve"> compared to the </w:t>
      </w:r>
      <w:r w:rsidR="004918BE" w:rsidRPr="00EB74F4">
        <w:rPr>
          <w:rFonts w:ascii="CMU Sans Serif Medium" w:hAnsi="CMU Sans Serif Medium" w:cs="CMU Sans Serif Medium"/>
        </w:rPr>
        <w:t xml:space="preserve">universal </w:t>
      </w:r>
      <w:proofErr w:type="spellStart"/>
      <w:r w:rsidR="004918BE" w:rsidRPr="00EB74F4">
        <w:rPr>
          <w:rFonts w:ascii="CMU Sans Serif Medium" w:hAnsi="CMU Sans Serif Medium" w:cs="CMU Sans Serif Medium"/>
        </w:rPr>
        <w:t>tagset</w:t>
      </w:r>
      <w:proofErr w:type="spellEnd"/>
      <w:r w:rsidR="004918BE" w:rsidRPr="00EB74F4">
        <w:rPr>
          <w:rFonts w:ascii="CMU Sans Serif Medium" w:hAnsi="CMU Sans Serif Medium" w:cs="CMU Sans Serif Medium"/>
        </w:rPr>
        <w:t xml:space="preserve"> used with the Brown corpus</w:t>
      </w:r>
      <w:r w:rsidR="000D3663" w:rsidRPr="00EB74F4">
        <w:rPr>
          <w:rFonts w:ascii="CMU Sans Serif Medium" w:hAnsi="CMU Sans Serif Medium" w:cs="CMU Sans Serif Medium"/>
        </w:rPr>
        <w:t xml:space="preserve">, </w:t>
      </w:r>
      <w:r w:rsidR="008C6ADF" w:rsidRPr="00EB74F4">
        <w:rPr>
          <w:rFonts w:ascii="CMU Sans Serif Medium" w:hAnsi="CMU Sans Serif Medium" w:cs="CMU Sans Serif Medium"/>
        </w:rPr>
        <w:t>the tagger did not scale well</w:t>
      </w:r>
      <w:r w:rsidR="005A36B2" w:rsidRPr="00EB74F4">
        <w:rPr>
          <w:rFonts w:ascii="CMU Sans Serif Medium" w:hAnsi="CMU Sans Serif Medium" w:cs="CMU Sans Serif Medium"/>
        </w:rPr>
        <w:t>, and could not be debugged in time</w:t>
      </w:r>
      <w:r w:rsidR="008C6ADF" w:rsidRPr="00EB74F4">
        <w:rPr>
          <w:rFonts w:ascii="CMU Sans Serif Medium" w:hAnsi="CMU Sans Serif Medium" w:cs="CMU Sans Serif Medium"/>
        </w:rPr>
        <w:t>.</w:t>
      </w:r>
    </w:p>
    <w:p w14:paraId="0D5E6214" w14:textId="77777777" w:rsidR="00FF3DE4" w:rsidRPr="00EB74F4" w:rsidRDefault="00FF3DE4" w:rsidP="00962854">
      <w:pPr>
        <w:pStyle w:val="Heading1LaTeX"/>
        <w:numPr>
          <w:ilvl w:val="0"/>
          <w:numId w:val="0"/>
        </w:numPr>
        <w:jc w:val="both"/>
        <w:rPr>
          <w:rFonts w:eastAsiaTheme="minorEastAsia"/>
        </w:rPr>
      </w:pPr>
    </w:p>
    <w:p w14:paraId="10E5F961" w14:textId="77777777" w:rsidR="00FF3DE4" w:rsidRPr="00EB74F4" w:rsidRDefault="00FF3DE4">
      <w:pPr>
        <w:rPr>
          <w:rFonts w:ascii="CMU Sans Serif Medium" w:eastAsiaTheme="majorEastAsia" w:hAnsi="CMU Sans Serif Medium" w:cs="CMU Sans Serif Medium"/>
          <w:b/>
          <w:bCs/>
          <w:sz w:val="32"/>
          <w:szCs w:val="32"/>
        </w:rPr>
      </w:pPr>
      <w:r w:rsidRPr="00EB74F4">
        <w:rPr>
          <w:rFonts w:ascii="CMU Sans Serif Medium" w:hAnsi="CMU Sans Serif Medium" w:cs="CMU Sans Serif Medium"/>
        </w:rPr>
        <w:br w:type="page"/>
      </w:r>
    </w:p>
    <w:p w14:paraId="7892268C" w14:textId="78E55475" w:rsidR="005844D6" w:rsidRPr="00EB74F4" w:rsidRDefault="005844D6" w:rsidP="00962854">
      <w:pPr>
        <w:pStyle w:val="Heading1LaTeX"/>
        <w:jc w:val="both"/>
      </w:pPr>
      <w:bookmarkStart w:id="16" w:name="_Toc34766051"/>
      <w:r w:rsidRPr="00EB74F4">
        <w:lastRenderedPageBreak/>
        <w:t>Design Considerations</w:t>
      </w:r>
      <w:r w:rsidR="007D5C4B" w:rsidRPr="00EB74F4">
        <w:t xml:space="preserve"> </w:t>
      </w:r>
      <w:r w:rsidR="007D5C4B" w:rsidRPr="00EB74F4">
        <w:t>Discussion</w:t>
      </w:r>
      <w:bookmarkEnd w:id="16"/>
    </w:p>
    <w:p w14:paraId="19DDC34B" w14:textId="77777777" w:rsidR="005844D6" w:rsidRPr="00EB74F4" w:rsidRDefault="005844D6" w:rsidP="00962854">
      <w:pPr>
        <w:jc w:val="both"/>
        <w:rPr>
          <w:rFonts w:ascii="CMU Sans Serif Medium" w:hAnsi="CMU Sans Serif Medium" w:cs="CMU Sans Serif Medium"/>
        </w:rPr>
      </w:pPr>
    </w:p>
    <w:p w14:paraId="6B99E697" w14:textId="694658F3" w:rsidR="005844D6" w:rsidRPr="00EB74F4" w:rsidRDefault="005844D6" w:rsidP="00962854">
      <w:pPr>
        <w:jc w:val="both"/>
        <w:rPr>
          <w:rFonts w:ascii="CMU Sans Serif Medium" w:hAnsi="CMU Sans Serif Medium" w:cs="CMU Sans Serif Medium"/>
        </w:rPr>
      </w:pPr>
      <w:r w:rsidRPr="00EB74F4">
        <w:rPr>
          <w:rFonts w:ascii="CMU Sans Serif Medium" w:hAnsi="CMU Sans Serif Medium" w:cs="CMU Sans Serif Medium"/>
        </w:rPr>
        <w:t>This section covers</w:t>
      </w:r>
      <w:r w:rsidR="007D5C4B" w:rsidRPr="00EB74F4">
        <w:rPr>
          <w:rFonts w:ascii="CMU Sans Serif Medium" w:hAnsi="CMU Sans Serif Medium" w:cs="CMU Sans Serif Medium"/>
        </w:rPr>
        <w:t xml:space="preserve"> discussi</w:t>
      </w:r>
      <w:r w:rsidR="0061501B" w:rsidRPr="00EB74F4">
        <w:rPr>
          <w:rFonts w:ascii="CMU Sans Serif Medium" w:hAnsi="CMU Sans Serif Medium" w:cs="CMU Sans Serif Medium"/>
        </w:rPr>
        <w:t>o</w:t>
      </w:r>
      <w:r w:rsidR="007D5C4B" w:rsidRPr="00EB74F4">
        <w:rPr>
          <w:rFonts w:ascii="CMU Sans Serif Medium" w:hAnsi="CMU Sans Serif Medium" w:cs="CMU Sans Serif Medium"/>
        </w:rPr>
        <w:t>n</w:t>
      </w:r>
      <w:r w:rsidR="0061501B" w:rsidRPr="00EB74F4">
        <w:rPr>
          <w:rFonts w:ascii="CMU Sans Serif Medium" w:hAnsi="CMU Sans Serif Medium" w:cs="CMU Sans Serif Medium"/>
        </w:rPr>
        <w:t>s</w:t>
      </w:r>
      <w:r w:rsidR="007D5C4B" w:rsidRPr="00EB74F4">
        <w:rPr>
          <w:rFonts w:ascii="CMU Sans Serif Medium" w:hAnsi="CMU Sans Serif Medium" w:cs="CMU Sans Serif Medium"/>
        </w:rPr>
        <w:t xml:space="preserve"> over</w:t>
      </w:r>
      <w:r w:rsidRPr="00EB74F4">
        <w:rPr>
          <w:rFonts w:ascii="CMU Sans Serif Medium" w:hAnsi="CMU Sans Serif Medium" w:cs="CMU Sans Serif Medium"/>
        </w:rPr>
        <w:t xml:space="preserve"> design decisions that were made when encountering </w:t>
      </w:r>
      <w:r w:rsidR="00F75D89" w:rsidRPr="00EB74F4">
        <w:rPr>
          <w:rFonts w:ascii="CMU Sans Serif Medium" w:hAnsi="CMU Sans Serif Medium" w:cs="CMU Sans Serif Medium"/>
        </w:rPr>
        <w:t xml:space="preserve">either </w:t>
      </w:r>
      <w:r w:rsidRPr="00EB74F4">
        <w:rPr>
          <w:rFonts w:ascii="CMU Sans Serif Medium" w:hAnsi="CMU Sans Serif Medium" w:cs="CMU Sans Serif Medium"/>
        </w:rPr>
        <w:t>general</w:t>
      </w:r>
      <w:r w:rsidR="00C72BD2" w:rsidRPr="00EB74F4">
        <w:rPr>
          <w:rFonts w:ascii="CMU Sans Serif Medium" w:hAnsi="CMU Sans Serif Medium" w:cs="CMU Sans Serif Medium"/>
        </w:rPr>
        <w:t xml:space="preserve"> POS</w:t>
      </w:r>
      <w:r w:rsidRPr="00EB74F4">
        <w:rPr>
          <w:rFonts w:ascii="CMU Sans Serif Medium" w:hAnsi="CMU Sans Serif Medium" w:cs="CMU Sans Serif Medium"/>
        </w:rPr>
        <w:t xml:space="preserve"> tagg</w:t>
      </w:r>
      <w:r w:rsidR="00C72BD2" w:rsidRPr="00EB74F4">
        <w:rPr>
          <w:rFonts w:ascii="CMU Sans Serif Medium" w:hAnsi="CMU Sans Serif Medium" w:cs="CMU Sans Serif Medium"/>
        </w:rPr>
        <w:t>ing</w:t>
      </w:r>
      <w:r w:rsidRPr="00EB74F4">
        <w:rPr>
          <w:rFonts w:ascii="CMU Sans Serif Medium" w:hAnsi="CMU Sans Serif Medium" w:cs="CMU Sans Serif Medium"/>
        </w:rPr>
        <w:t>-related or Python-related</w:t>
      </w:r>
      <w:r w:rsidR="0000443E" w:rsidRPr="00EB74F4">
        <w:rPr>
          <w:rFonts w:ascii="CMU Sans Serif Medium" w:hAnsi="CMU Sans Serif Medium" w:cs="CMU Sans Serif Medium"/>
        </w:rPr>
        <w:t xml:space="preserve"> problems</w:t>
      </w:r>
      <w:r w:rsidRPr="00EB74F4">
        <w:rPr>
          <w:rFonts w:ascii="CMU Sans Serif Medium" w:hAnsi="CMU Sans Serif Medium" w:cs="CMU Sans Serif Medium"/>
        </w:rPr>
        <w:t>.</w:t>
      </w:r>
    </w:p>
    <w:p w14:paraId="0A30209A" w14:textId="3F771343" w:rsidR="005844D6" w:rsidRPr="00EB74F4" w:rsidRDefault="005844D6" w:rsidP="00962854">
      <w:pPr>
        <w:jc w:val="both"/>
        <w:rPr>
          <w:rFonts w:ascii="CMU Sans Serif Medium" w:hAnsi="CMU Sans Serif Medium" w:cs="CMU Sans Serif Medium"/>
        </w:rPr>
      </w:pPr>
    </w:p>
    <w:p w14:paraId="562AD72B" w14:textId="0B10A2E4" w:rsidR="00B706DC" w:rsidRPr="00EB74F4" w:rsidRDefault="008E065B" w:rsidP="00B706DC">
      <w:pPr>
        <w:pStyle w:val="Heading2LaTeX"/>
      </w:pPr>
      <w:bookmarkStart w:id="17" w:name="_Toc34766052"/>
      <w:r w:rsidRPr="00EB74F4">
        <w:t>Data structure and u</w:t>
      </w:r>
      <w:r w:rsidR="00B706DC" w:rsidRPr="00EB74F4">
        <w:t>nderflow</w:t>
      </w:r>
      <w:bookmarkEnd w:id="17"/>
    </w:p>
    <w:p w14:paraId="7C395B78" w14:textId="77777777" w:rsidR="00B706DC" w:rsidRPr="00EB74F4" w:rsidRDefault="00B706DC" w:rsidP="00962854">
      <w:pPr>
        <w:jc w:val="both"/>
        <w:rPr>
          <w:rFonts w:ascii="CMU Sans Serif Medium" w:hAnsi="CMU Sans Serif Medium" w:cs="CMU Sans Serif Medium"/>
        </w:rPr>
      </w:pPr>
    </w:p>
    <w:p w14:paraId="3584BD8E" w14:textId="3033E1EF" w:rsidR="00962854" w:rsidRPr="00EB74F4" w:rsidRDefault="00962854" w:rsidP="00962854">
      <w:pPr>
        <w:jc w:val="both"/>
        <w:rPr>
          <w:rFonts w:ascii="CMU Sans Serif Medium" w:hAnsi="CMU Sans Serif Medium" w:cs="CMU Sans Serif Medium"/>
        </w:rPr>
      </w:pPr>
      <w:r w:rsidRPr="00EB74F4">
        <w:rPr>
          <w:rFonts w:ascii="CMU Sans Serif Medium" w:hAnsi="CMU Sans Serif Medium" w:cs="CMU Sans Serif Medium"/>
        </w:rPr>
        <w:t>Initially, the training and testing data sets were merged into a single list of words, thus losing their sentence structure.</w:t>
      </w:r>
      <w:r w:rsidR="00B92D38" w:rsidRPr="00EB74F4">
        <w:rPr>
          <w:rFonts w:ascii="CMU Sans Serif Medium" w:hAnsi="CMU Sans Serif Medium" w:cs="CMU Sans Serif Medium"/>
        </w:rPr>
        <w:t xml:space="preserve"> This caused underflow issues in the Viterbi algorithm function</w:t>
      </w:r>
      <w:r w:rsidR="00603C07" w:rsidRPr="00EB74F4">
        <w:rPr>
          <w:rFonts w:ascii="CMU Sans Serif Medium" w:hAnsi="CMU Sans Serif Medium" w:cs="CMU Sans Serif Medium"/>
        </w:rPr>
        <w:t xml:space="preserve"> </w:t>
      </w:r>
      <w:r w:rsidR="00AD053A" w:rsidRPr="00EB74F4">
        <w:rPr>
          <w:rFonts w:ascii="CMU Sans Serif Medium" w:hAnsi="CMU Sans Serif Medium" w:cs="CMU Sans Serif Medium"/>
        </w:rPr>
        <w:t xml:space="preserve">as the entire testing set was now one large sentence. Due to </w:t>
      </w:r>
      <w:r w:rsidR="004C42D6" w:rsidRPr="00EB74F4">
        <w:rPr>
          <w:rFonts w:ascii="CMU Sans Serif Medium" w:hAnsi="CMU Sans Serif Medium" w:cs="CMU Sans Serif Medium"/>
        </w:rPr>
        <w:t xml:space="preserve">the </w:t>
      </w:r>
      <w:r w:rsidR="00AD053A" w:rsidRPr="00EB74F4">
        <w:rPr>
          <w:rFonts w:ascii="CMU Sans Serif Medium" w:hAnsi="CMU Sans Serif Medium" w:cs="CMU Sans Serif Medium"/>
        </w:rPr>
        <w:t xml:space="preserve">division of decreasingly small terms, the program eventually underflowed </w:t>
      </w:r>
      <w:r w:rsidR="00922207" w:rsidRPr="00EB74F4">
        <w:rPr>
          <w:rFonts w:ascii="CMU Sans Serif Medium" w:hAnsi="CMU Sans Serif Medium" w:cs="CMU Sans Serif Medium"/>
        </w:rPr>
        <w:t xml:space="preserve">when reaching values in the zone of 1-300. Indeed, Python </w:t>
      </w:r>
      <w:r w:rsidR="00922207" w:rsidRPr="00EB74F4">
        <w:rPr>
          <w:rFonts w:ascii="CMU Sans Serif Medium" w:hAnsi="CMU Sans Serif Medium" w:cs="CMU Sans Serif Medium"/>
        </w:rPr>
        <w:t xml:space="preserve">cannot store floats that are smaller than 1e-308 </w:t>
      </w:r>
      <w:r w:rsidR="00922207" w:rsidRPr="00EB74F4">
        <w:rPr>
          <w:rFonts w:ascii="CMU Sans Serif Medium" w:hAnsi="CMU Sans Serif Medium" w:cs="CMU Sans Serif Medium"/>
        </w:rPr>
        <w:fldChar w:fldCharType="begin" w:fldLock="1"/>
      </w:r>
      <w:r w:rsidR="007657AE" w:rsidRPr="00EB74F4">
        <w:rPr>
          <w:rFonts w:ascii="CMU Sans Serif Medium" w:hAnsi="CMU Sans Serif Medium" w:cs="CMU Sans Serif Medium"/>
        </w:rPr>
        <w:instrText>ADDIN CSL_CITATION {"citationItems":[{"id":"ITEM-1","itemData":{"URL":"https://docs.python.org/3.7/library/sys.html#sys.float_info","accessed":{"date-parts":[["2020","3","9"]]},"container-title":"Python Software Foundation","id":"ITEM-1","issued":{"date-parts":[["2020"]]},"title":"sys — System-specific parameters and functions — Python 3.7.7rc1 documentation","type":"webpage"},"uris":["http://www.mendeley.com/documents/?uuid=58f65a76-34e0-3a57-ab48-9f28d5431f67"]}],"mendeley":{"formattedCitation":"[4]","plainTextFormattedCitation":"[4]","previouslyFormattedCitation":"[4]"},"properties":{"noteIndex":0},"schema":"https://github.com/citation-style-language/schema/raw/master/csl-citation.json"}</w:instrText>
      </w:r>
      <w:r w:rsidR="00922207" w:rsidRPr="00EB74F4">
        <w:rPr>
          <w:rFonts w:ascii="CMU Sans Serif Medium" w:hAnsi="CMU Sans Serif Medium" w:cs="CMU Sans Serif Medium"/>
        </w:rPr>
        <w:fldChar w:fldCharType="separate"/>
      </w:r>
      <w:r w:rsidR="00922207" w:rsidRPr="00EB74F4">
        <w:rPr>
          <w:rFonts w:ascii="CMU Sans Serif Medium" w:hAnsi="CMU Sans Serif Medium" w:cs="CMU Sans Serif Medium"/>
          <w:noProof/>
        </w:rPr>
        <w:t>[4]</w:t>
      </w:r>
      <w:r w:rsidR="00922207" w:rsidRPr="00EB74F4">
        <w:rPr>
          <w:rFonts w:ascii="CMU Sans Serif Medium" w:hAnsi="CMU Sans Serif Medium" w:cs="CMU Sans Serif Medium"/>
        </w:rPr>
        <w:fldChar w:fldCharType="end"/>
      </w:r>
      <w:r w:rsidR="005F2853" w:rsidRPr="00EB74F4">
        <w:rPr>
          <w:rFonts w:ascii="CMU Sans Serif Medium" w:hAnsi="CMU Sans Serif Medium" w:cs="CMU Sans Serif Medium"/>
        </w:rPr>
        <w:t xml:space="preserve">, thus </w:t>
      </w:r>
      <w:r w:rsidR="00035347" w:rsidRPr="00EB74F4">
        <w:rPr>
          <w:rFonts w:ascii="CMU Sans Serif Medium" w:hAnsi="CMU Sans Serif Medium" w:cs="CMU Sans Serif Medium"/>
        </w:rPr>
        <w:t xml:space="preserve">underflowing and </w:t>
      </w:r>
      <w:r w:rsidR="005F2853" w:rsidRPr="00EB74F4">
        <w:rPr>
          <w:rFonts w:ascii="CMU Sans Serif Medium" w:hAnsi="CMU Sans Serif Medium" w:cs="CMU Sans Serif Medium"/>
        </w:rPr>
        <w:t>causing</w:t>
      </w:r>
      <w:r w:rsidR="00AD053A" w:rsidRPr="00EB74F4">
        <w:rPr>
          <w:rFonts w:ascii="CMU Sans Serif Medium" w:hAnsi="CMU Sans Serif Medium" w:cs="CMU Sans Serif Medium"/>
        </w:rPr>
        <w:t xml:space="preserve"> 0 probabilities</w:t>
      </w:r>
      <w:r w:rsidR="00335260" w:rsidRPr="00EB74F4">
        <w:rPr>
          <w:rFonts w:ascii="CMU Sans Serif Medium" w:hAnsi="CMU Sans Serif Medium" w:cs="CMU Sans Serif Medium"/>
        </w:rPr>
        <w:t xml:space="preserve"> that led </w:t>
      </w:r>
      <w:r w:rsidR="00AD053A" w:rsidRPr="00EB74F4">
        <w:rPr>
          <w:rFonts w:ascii="CMU Sans Serif Medium" w:hAnsi="CMU Sans Serif Medium" w:cs="CMU Sans Serif Medium"/>
        </w:rPr>
        <w:t xml:space="preserve">to </w:t>
      </w:r>
      <w:r w:rsidR="0080333E" w:rsidRPr="00EB74F4">
        <w:rPr>
          <w:rFonts w:ascii="CMU Sans Serif Medium" w:hAnsi="CMU Sans Serif Medium" w:cs="CMU Sans Serif Medium"/>
        </w:rPr>
        <w:t xml:space="preserve">further </w:t>
      </w:r>
      <w:r w:rsidR="00AD053A" w:rsidRPr="00EB74F4">
        <w:rPr>
          <w:rFonts w:ascii="CMU Sans Serif Medium" w:hAnsi="CMU Sans Serif Medium" w:cs="CMU Sans Serif Medium"/>
        </w:rPr>
        <w:t>errors down the execution flow.</w:t>
      </w:r>
      <w:r w:rsidR="00E52AFB" w:rsidRPr="00EB74F4">
        <w:rPr>
          <w:rFonts w:ascii="CMU Sans Serif Medium" w:hAnsi="CMU Sans Serif Medium" w:cs="CMU Sans Serif Medium"/>
        </w:rPr>
        <w:t xml:space="preserve"> Two </w:t>
      </w:r>
      <w:r w:rsidR="00807D70" w:rsidRPr="00EB74F4">
        <w:rPr>
          <w:rFonts w:ascii="CMU Sans Serif Medium" w:hAnsi="CMU Sans Serif Medium" w:cs="CMU Sans Serif Medium"/>
        </w:rPr>
        <w:t>countermeasures</w:t>
      </w:r>
      <w:r w:rsidR="00E52AFB" w:rsidRPr="00EB74F4">
        <w:rPr>
          <w:rFonts w:ascii="CMU Sans Serif Medium" w:hAnsi="CMU Sans Serif Medium" w:cs="CMU Sans Serif Medium"/>
        </w:rPr>
        <w:t xml:space="preserve"> were implemented to protect against underflow:</w:t>
      </w:r>
    </w:p>
    <w:p w14:paraId="5EAAD355" w14:textId="77777777" w:rsidR="00B937ED" w:rsidRPr="00EB74F4" w:rsidRDefault="00B937ED" w:rsidP="00962854">
      <w:pPr>
        <w:jc w:val="both"/>
        <w:rPr>
          <w:rFonts w:ascii="CMU Sans Serif Medium" w:hAnsi="CMU Sans Serif Medium" w:cs="CMU Sans Serif Medium"/>
        </w:rPr>
      </w:pPr>
    </w:p>
    <w:p w14:paraId="54B339BF" w14:textId="54BDE128" w:rsidR="00E52AFB" w:rsidRPr="00EB74F4" w:rsidRDefault="00E52AFB" w:rsidP="00E52AFB">
      <w:pPr>
        <w:pStyle w:val="ListParagraph"/>
        <w:numPr>
          <w:ilvl w:val="0"/>
          <w:numId w:val="30"/>
        </w:numPr>
        <w:jc w:val="both"/>
        <w:rPr>
          <w:rFonts w:ascii="CMU Sans Serif Medium" w:hAnsi="CMU Sans Serif Medium" w:cs="CMU Sans Serif Medium"/>
        </w:rPr>
      </w:pPr>
      <w:r w:rsidRPr="00EB74F4">
        <w:rPr>
          <w:rFonts w:ascii="CMU Sans Serif Medium" w:hAnsi="CMU Sans Serif Medium" w:cs="CMU Sans Serif Medium"/>
        </w:rPr>
        <w:t>Modifying existing data structures and functions to maintain the sentence structure of the datasets. This often led to embedded loops, the outer one looping across all sentences and the inner one looping through all words in the sentence.</w:t>
      </w:r>
    </w:p>
    <w:p w14:paraId="1373AA21" w14:textId="77777777" w:rsidR="0049402A" w:rsidRPr="00EB74F4" w:rsidRDefault="0049402A" w:rsidP="0049402A">
      <w:pPr>
        <w:jc w:val="both"/>
        <w:rPr>
          <w:rFonts w:ascii="CMU Sans Serif Medium" w:hAnsi="CMU Sans Serif Medium" w:cs="CMU Sans Serif Medium"/>
        </w:rPr>
      </w:pPr>
    </w:p>
    <w:p w14:paraId="4AAA16F6" w14:textId="219608A3" w:rsidR="00E52AFB" w:rsidRPr="00EB74F4" w:rsidRDefault="00E52AFB" w:rsidP="00E52AFB">
      <w:pPr>
        <w:pStyle w:val="ListParagraph"/>
        <w:numPr>
          <w:ilvl w:val="0"/>
          <w:numId w:val="30"/>
        </w:numPr>
        <w:jc w:val="both"/>
        <w:rPr>
          <w:rFonts w:ascii="CMU Sans Serif Medium" w:hAnsi="CMU Sans Serif Medium" w:cs="CMU Sans Serif Medium"/>
        </w:rPr>
      </w:pPr>
      <w:r w:rsidRPr="00EB74F4">
        <w:rPr>
          <w:rFonts w:ascii="CMU Sans Serif Medium" w:hAnsi="CMU Sans Serif Medium" w:cs="CMU Sans Serif Medium"/>
        </w:rPr>
        <w:t xml:space="preserve">Discarding sentences that are over a </w:t>
      </w:r>
      <w:r w:rsidRPr="00EB74F4">
        <w:rPr>
          <w:rFonts w:ascii="CMU Sans Serif Medium" w:hAnsi="CMU Sans Serif Medium" w:cs="CMU Sans Serif Medium"/>
        </w:rPr>
        <w:t xml:space="preserve">pre-defined </w:t>
      </w:r>
      <w:r w:rsidRPr="00EB74F4">
        <w:rPr>
          <w:rFonts w:ascii="CMU Sans Serif Medium" w:hAnsi="CMU Sans Serif Medium" w:cs="CMU Sans Serif Medium"/>
        </w:rPr>
        <w:t>maximum sentence length. This maximum value is set to 150 words and ensures that large sentences cannot cause underflow.</w:t>
      </w:r>
    </w:p>
    <w:p w14:paraId="7AEA5193" w14:textId="225CC184" w:rsidR="006E75A0" w:rsidRPr="00EB74F4" w:rsidRDefault="006E75A0" w:rsidP="00962854">
      <w:pPr>
        <w:jc w:val="both"/>
        <w:rPr>
          <w:rFonts w:ascii="CMU Sans Serif Medium" w:hAnsi="CMU Sans Serif Medium" w:cs="CMU Sans Serif Medium"/>
        </w:rPr>
      </w:pPr>
    </w:p>
    <w:p w14:paraId="5B78A71D" w14:textId="72B7452F" w:rsidR="00F3419B" w:rsidRPr="00EB74F4" w:rsidRDefault="002C5F73" w:rsidP="00F3419B">
      <w:pPr>
        <w:pStyle w:val="Heading2LaTeX"/>
      </w:pPr>
      <w:bookmarkStart w:id="18" w:name="_Toc34766053"/>
      <w:r w:rsidRPr="00EB74F4">
        <w:t>Effect of bin size on d</w:t>
      </w:r>
      <w:r w:rsidR="00F3419B" w:rsidRPr="00EB74F4">
        <w:t xml:space="preserve">istribution </w:t>
      </w:r>
      <w:r w:rsidRPr="00EB74F4">
        <w:t>smoothing</w:t>
      </w:r>
      <w:bookmarkEnd w:id="18"/>
    </w:p>
    <w:p w14:paraId="149A2E8C" w14:textId="77777777" w:rsidR="00F3419B" w:rsidRPr="00EB74F4" w:rsidRDefault="00F3419B" w:rsidP="00F3419B">
      <w:pPr>
        <w:pStyle w:val="Heading2LaTeX"/>
        <w:numPr>
          <w:ilvl w:val="0"/>
          <w:numId w:val="0"/>
        </w:numPr>
      </w:pPr>
    </w:p>
    <w:p w14:paraId="31741FFB" w14:textId="77777777" w:rsidR="00F35CBB" w:rsidRPr="00EB74F4" w:rsidRDefault="00E9566E" w:rsidP="007B5C90">
      <w:pPr>
        <w:jc w:val="both"/>
        <w:rPr>
          <w:rFonts w:ascii="CMU Sans Serif Medium" w:hAnsi="CMU Sans Serif Medium" w:cs="CMU Sans Serif Medium"/>
        </w:rPr>
      </w:pPr>
      <w:r w:rsidRPr="00EB74F4">
        <w:rPr>
          <w:rFonts w:ascii="CMU Sans Serif Medium" w:hAnsi="CMU Sans Serif Medium" w:cs="CMU Sans Serif Medium"/>
        </w:rPr>
        <w:t xml:space="preserve">Regarding the </w:t>
      </w:r>
      <w:r w:rsidR="00DE69E9" w:rsidRPr="00EB74F4">
        <w:rPr>
          <w:rFonts w:ascii="CMU Sans Serif Medium" w:hAnsi="CMU Sans Serif Medium" w:cs="CMU Sans Serif Medium"/>
        </w:rPr>
        <w:t xml:space="preserve">number of bins to use when smoothing the HMM’s tag transition and word emission probabilities, </w:t>
      </w:r>
      <w:r w:rsidR="000D326C" w:rsidRPr="00EB74F4">
        <w:rPr>
          <w:rFonts w:ascii="CMU Sans Serif Medium" w:hAnsi="CMU Sans Serif Medium" w:cs="CMU Sans Serif Medium"/>
        </w:rPr>
        <w:t>different values were tested</w:t>
      </w:r>
      <w:r w:rsidR="00072158" w:rsidRPr="00EB74F4">
        <w:rPr>
          <w:rFonts w:ascii="CMU Sans Serif Medium" w:hAnsi="CMU Sans Serif Medium" w:cs="CMU Sans Serif Medium"/>
        </w:rPr>
        <w:t xml:space="preserve"> (ranging from 100 to 1,000,000,000)</w:t>
      </w:r>
      <w:r w:rsidR="000D326C" w:rsidRPr="00EB74F4">
        <w:rPr>
          <w:rFonts w:ascii="CMU Sans Serif Medium" w:hAnsi="CMU Sans Serif Medium" w:cs="CMU Sans Serif Medium"/>
        </w:rPr>
        <w:t xml:space="preserve"> and their accuracies measures</w:t>
      </w:r>
      <w:r w:rsidR="00F35CBB" w:rsidRPr="00EB74F4">
        <w:rPr>
          <w:rFonts w:ascii="CMU Sans Serif Medium" w:hAnsi="CMU Sans Serif Medium" w:cs="CMU Sans Serif Medium"/>
        </w:rPr>
        <w:t xml:space="preserve"> compared</w:t>
      </w:r>
      <w:r w:rsidR="000D326C" w:rsidRPr="00EB74F4">
        <w:rPr>
          <w:rFonts w:ascii="CMU Sans Serif Medium" w:hAnsi="CMU Sans Serif Medium" w:cs="CMU Sans Serif Medium"/>
        </w:rPr>
        <w:t>.</w:t>
      </w:r>
    </w:p>
    <w:p w14:paraId="28AC5A68" w14:textId="77777777" w:rsidR="00F35CBB" w:rsidRPr="00EB74F4" w:rsidRDefault="00F35CBB" w:rsidP="007B5C90">
      <w:pPr>
        <w:jc w:val="both"/>
        <w:rPr>
          <w:rFonts w:ascii="CMU Sans Serif Medium" w:hAnsi="CMU Sans Serif Medium" w:cs="CMU Sans Serif Medium"/>
        </w:rPr>
      </w:pPr>
    </w:p>
    <w:p w14:paraId="5C6E9545" w14:textId="36897D49" w:rsidR="00957449" w:rsidRPr="00EB74F4" w:rsidRDefault="00F35CBB" w:rsidP="00DC62A1">
      <w:pPr>
        <w:jc w:val="both"/>
        <w:rPr>
          <w:rFonts w:ascii="CMU Sans Serif Medium" w:hAnsi="CMU Sans Serif Medium" w:cs="CMU Sans Serif Medium"/>
        </w:rPr>
      </w:pPr>
      <w:r w:rsidRPr="00EB74F4">
        <w:rPr>
          <w:rFonts w:ascii="CMU Sans Serif Medium" w:hAnsi="CMU Sans Serif Medium" w:cs="CMU Sans Serif Medium"/>
        </w:rPr>
        <w:tab/>
        <w:t>C</w:t>
      </w:r>
      <w:r w:rsidRPr="00EB74F4">
        <w:rPr>
          <w:rFonts w:ascii="CMU Sans Serif Medium" w:hAnsi="CMU Sans Serif Medium" w:cs="CMU Sans Serif Medium"/>
        </w:rPr>
        <w:t>oincidentally</w:t>
      </w:r>
      <w:r w:rsidRPr="00EB74F4">
        <w:rPr>
          <w:rFonts w:ascii="CMU Sans Serif Medium" w:hAnsi="CMU Sans Serif Medium" w:cs="CMU Sans Serif Medium"/>
        </w:rPr>
        <w:t xml:space="preserve">, the number of bins for the tag transitions and word emissions </w:t>
      </w:r>
      <w:r w:rsidR="0083617E" w:rsidRPr="00EB74F4">
        <w:rPr>
          <w:rFonts w:ascii="CMU Sans Serif Medium" w:hAnsi="CMU Sans Serif Medium" w:cs="CMU Sans Serif Medium"/>
        </w:rPr>
        <w:t>matches</w:t>
      </w:r>
      <w:r w:rsidRPr="00EB74F4">
        <w:rPr>
          <w:rFonts w:ascii="CMU Sans Serif Medium" w:hAnsi="CMU Sans Serif Medium" w:cs="CMU Sans Serif Medium"/>
        </w:rPr>
        <w:t xml:space="preserve"> the number</w:t>
      </w:r>
      <w:r w:rsidR="00E73EFA" w:rsidRPr="00EB74F4">
        <w:rPr>
          <w:rFonts w:ascii="CMU Sans Serif Medium" w:hAnsi="CMU Sans Serif Medium" w:cs="CMU Sans Serif Medium"/>
        </w:rPr>
        <w:t xml:space="preserve"> of digits in the number of possible combinations for each</w:t>
      </w:r>
      <w:r w:rsidR="004C61C9" w:rsidRPr="00EB74F4">
        <w:rPr>
          <w:rFonts w:ascii="CMU Sans Serif Medium" w:hAnsi="CMU Sans Serif Medium" w:cs="CMU Sans Serif Medium"/>
        </w:rPr>
        <w:t xml:space="preserve"> (recall that there are 196 possible combinations of tag transitions and </w:t>
      </w:r>
      <w:r w:rsidR="004C61C9" w:rsidRPr="00EB74F4">
        <w:rPr>
          <w:rFonts w:ascii="CMU Sans Serif Medium" w:hAnsi="CMU Sans Serif Medium" w:cs="CMU Sans Serif Medium"/>
        </w:rPr>
        <w:t>16,256,688</w:t>
      </w:r>
      <w:r w:rsidR="004C61C9" w:rsidRPr="00EB74F4">
        <w:rPr>
          <w:rFonts w:ascii="CMU Sans Serif Medium" w:hAnsi="CMU Sans Serif Medium" w:cs="CMU Sans Serif Medium"/>
        </w:rPr>
        <w:t xml:space="preserve"> possible combinations of word emissions</w:t>
      </w:r>
      <w:r w:rsidR="007A0274" w:rsidRPr="00EB74F4">
        <w:rPr>
          <w:rFonts w:ascii="CMU Sans Serif Medium" w:hAnsi="CMU Sans Serif Medium" w:cs="CMU Sans Serif Medium"/>
        </w:rPr>
        <w:t xml:space="preserve">): </w:t>
      </w:r>
      <w:r w:rsidR="0083617E" w:rsidRPr="00EB74F4">
        <w:rPr>
          <w:rFonts w:ascii="CMU Sans Serif Medium" w:hAnsi="CMU Sans Serif Medium" w:cs="CMU Sans Serif Medium"/>
        </w:rPr>
        <w:t xml:space="preserve">100 bins </w:t>
      </w:r>
      <w:r w:rsidR="007A0274" w:rsidRPr="00EB74F4">
        <w:rPr>
          <w:rFonts w:ascii="CMU Sans Serif Medium" w:hAnsi="CMU Sans Serif Medium" w:cs="CMU Sans Serif Medium"/>
        </w:rPr>
        <w:t>are</w:t>
      </w:r>
      <w:r w:rsidR="0083617E" w:rsidRPr="00EB74F4">
        <w:rPr>
          <w:rFonts w:ascii="CMU Sans Serif Medium" w:hAnsi="CMU Sans Serif Medium" w:cs="CMU Sans Serif Medium"/>
        </w:rPr>
        <w:t xml:space="preserve"> us</w:t>
      </w:r>
      <w:r w:rsidR="007A0274" w:rsidRPr="00EB74F4">
        <w:rPr>
          <w:rFonts w:ascii="CMU Sans Serif Medium" w:hAnsi="CMU Sans Serif Medium" w:cs="CMU Sans Serif Medium"/>
        </w:rPr>
        <w:t xml:space="preserve">ed to smooth the tag transitions probabilities and </w:t>
      </w:r>
      <w:r w:rsidR="007A0274" w:rsidRPr="00EB74F4">
        <w:rPr>
          <w:rFonts w:ascii="CMU Sans Serif Medium" w:hAnsi="CMU Sans Serif Medium" w:cs="CMU Sans Serif Medium"/>
        </w:rPr>
        <w:t>10</w:t>
      </w:r>
      <w:r w:rsidR="007A0274" w:rsidRPr="00EB74F4">
        <w:rPr>
          <w:rFonts w:ascii="CMU Sans Serif Medium" w:hAnsi="CMU Sans Serif Medium" w:cs="CMU Sans Serif Medium"/>
        </w:rPr>
        <w:t>,</w:t>
      </w:r>
      <w:r w:rsidR="007A0274" w:rsidRPr="00EB74F4">
        <w:rPr>
          <w:rFonts w:ascii="CMU Sans Serif Medium" w:hAnsi="CMU Sans Serif Medium" w:cs="CMU Sans Serif Medium"/>
        </w:rPr>
        <w:t>000</w:t>
      </w:r>
      <w:r w:rsidR="007A0274" w:rsidRPr="00EB74F4">
        <w:rPr>
          <w:rFonts w:ascii="CMU Sans Serif Medium" w:hAnsi="CMU Sans Serif Medium" w:cs="CMU Sans Serif Medium"/>
        </w:rPr>
        <w:t>,</w:t>
      </w:r>
      <w:r w:rsidR="007A0274" w:rsidRPr="00EB74F4">
        <w:rPr>
          <w:rFonts w:ascii="CMU Sans Serif Medium" w:hAnsi="CMU Sans Serif Medium" w:cs="CMU Sans Serif Medium"/>
        </w:rPr>
        <w:t>000</w:t>
      </w:r>
    </w:p>
    <w:p w14:paraId="2044774F" w14:textId="7DA1E0D2" w:rsidR="00BD74C9" w:rsidRPr="00EB74F4" w:rsidRDefault="00BD74C9" w:rsidP="00DC62A1">
      <w:pPr>
        <w:jc w:val="both"/>
        <w:rPr>
          <w:rFonts w:ascii="CMU Sans Serif Medium" w:hAnsi="CMU Sans Serif Medium" w:cs="CMU Sans Serif Medium"/>
        </w:rPr>
      </w:pPr>
    </w:p>
    <w:p w14:paraId="463AD14C" w14:textId="56C9BBCD" w:rsidR="00BD74C9" w:rsidRPr="00EB74F4" w:rsidRDefault="00BD74C9" w:rsidP="005B5EE1">
      <w:pPr>
        <w:ind w:firstLine="720"/>
        <w:jc w:val="both"/>
        <w:rPr>
          <w:rFonts w:ascii="CMU Sans Serif Medium" w:hAnsi="CMU Sans Serif Medium" w:cs="CMU Sans Serif Medium"/>
        </w:rPr>
      </w:pPr>
      <w:r w:rsidRPr="00EB74F4">
        <w:rPr>
          <w:rFonts w:ascii="CMU Sans Serif Medium" w:hAnsi="CMU Sans Serif Medium" w:cs="CMU Sans Serif Medium"/>
        </w:rPr>
        <w:t xml:space="preserve">It is important to test different bin sizes, as using the wrong number can greatly affect the accuracy. Indeed, </w:t>
      </w:r>
      <w:r w:rsidR="00764A46" w:rsidRPr="00EB74F4">
        <w:rPr>
          <w:rFonts w:ascii="CMU Sans Serif Medium" w:hAnsi="CMU Sans Serif Medium" w:cs="CMU Sans Serif Medium"/>
        </w:rPr>
        <w:t>if</w:t>
      </w:r>
      <w:r w:rsidRPr="00EB74F4">
        <w:rPr>
          <w:rFonts w:ascii="CMU Sans Serif Medium" w:hAnsi="CMU Sans Serif Medium" w:cs="CMU Sans Serif Medium"/>
        </w:rPr>
        <w:t xml:space="preserve"> number of bins is too high</w:t>
      </w:r>
      <w:r w:rsidR="000B4E07" w:rsidRPr="00EB74F4">
        <w:rPr>
          <w:rFonts w:ascii="CMU Sans Serif Medium" w:hAnsi="CMU Sans Serif Medium" w:cs="CMU Sans Serif Medium"/>
        </w:rPr>
        <w:t xml:space="preserve"> (the range of each bin becomes very small),</w:t>
      </w:r>
      <w:r w:rsidRPr="00EB74F4">
        <w:rPr>
          <w:rFonts w:ascii="CMU Sans Serif Medium" w:hAnsi="CMU Sans Serif Medium" w:cs="CMU Sans Serif Medium"/>
        </w:rPr>
        <w:t xml:space="preserve"> events </w:t>
      </w:r>
      <w:r w:rsidR="00B42B08" w:rsidRPr="00EB74F4">
        <w:rPr>
          <w:rFonts w:ascii="CMU Sans Serif Medium" w:hAnsi="CMU Sans Serif Medium" w:cs="CMU Sans Serif Medium"/>
        </w:rPr>
        <w:t>are</w:t>
      </w:r>
      <w:r w:rsidRPr="00EB74F4">
        <w:rPr>
          <w:rFonts w:ascii="CMU Sans Serif Medium" w:hAnsi="CMU Sans Serif Medium" w:cs="CMU Sans Serif Medium"/>
        </w:rPr>
        <w:t xml:space="preserve"> split into more outcomes, therefore considerably </w:t>
      </w:r>
      <w:r w:rsidR="00AE5647" w:rsidRPr="00EB74F4">
        <w:rPr>
          <w:rFonts w:ascii="CMU Sans Serif Medium" w:hAnsi="CMU Sans Serif Medium" w:cs="CMU Sans Serif Medium"/>
        </w:rPr>
        <w:t xml:space="preserve">decreasing their </w:t>
      </w:r>
      <w:r w:rsidR="00A355EC" w:rsidRPr="00EB74F4">
        <w:rPr>
          <w:rFonts w:ascii="CMU Sans Serif Medium" w:hAnsi="CMU Sans Serif Medium" w:cs="CMU Sans Serif Medium"/>
        </w:rPr>
        <w:t>values</w:t>
      </w:r>
      <w:r w:rsidR="006917B4" w:rsidRPr="00EB74F4">
        <w:rPr>
          <w:rFonts w:ascii="CMU Sans Serif Medium" w:hAnsi="CMU Sans Serif Medium" w:cs="CMU Sans Serif Medium"/>
        </w:rPr>
        <w:t xml:space="preserve"> and making the distribution too dense, causing spikes in the distribution (see Figure 3, right)</w:t>
      </w:r>
      <w:r w:rsidR="00A355EC" w:rsidRPr="00EB74F4">
        <w:rPr>
          <w:rFonts w:ascii="CMU Sans Serif Medium" w:hAnsi="CMU Sans Serif Medium" w:cs="CMU Sans Serif Medium"/>
        </w:rPr>
        <w:t>.</w:t>
      </w:r>
      <w:r w:rsidR="00764A46" w:rsidRPr="00EB74F4">
        <w:rPr>
          <w:rFonts w:ascii="CMU Sans Serif Medium" w:hAnsi="CMU Sans Serif Medium" w:cs="CMU Sans Serif Medium"/>
        </w:rPr>
        <w:t xml:space="preserve"> Whereas if the number of bins is</w:t>
      </w:r>
      <w:r w:rsidR="003821B0" w:rsidRPr="00EB74F4">
        <w:rPr>
          <w:rFonts w:ascii="CMU Sans Serif Medium" w:hAnsi="CMU Sans Serif Medium" w:cs="CMU Sans Serif Medium"/>
        </w:rPr>
        <w:t xml:space="preserve"> too small, then their range is too large and the distribution is no longer representative of the underlying data (see Figure 3, left).</w:t>
      </w:r>
    </w:p>
    <w:p w14:paraId="06CA0E07" w14:textId="1088E109" w:rsidR="00B86465" w:rsidRPr="00EB74F4" w:rsidRDefault="00B86465" w:rsidP="00DC62A1">
      <w:pPr>
        <w:jc w:val="both"/>
        <w:rPr>
          <w:rFonts w:ascii="CMU Sans Serif Medium" w:hAnsi="CMU Sans Serif Medium" w:cs="CMU Sans Serif Medium"/>
        </w:rPr>
      </w:pPr>
    </w:p>
    <w:p w14:paraId="22405FE4" w14:textId="77777777" w:rsidR="006917B4" w:rsidRPr="00EB74F4" w:rsidRDefault="00B86465" w:rsidP="006917B4">
      <w:pPr>
        <w:keepNext/>
        <w:jc w:val="center"/>
        <w:rPr>
          <w:rFonts w:ascii="CMU Sans Serif Medium" w:hAnsi="CMU Sans Serif Medium" w:cs="CMU Sans Serif Medium"/>
        </w:rPr>
      </w:pPr>
      <w:r w:rsidRPr="00EB74F4">
        <w:rPr>
          <w:rFonts w:ascii="CMU Sans Serif Medium" w:hAnsi="CMU Sans Serif Medium" w:cs="CMU Sans Serif Medium"/>
          <w:noProof/>
        </w:rPr>
        <w:lastRenderedPageBreak/>
        <w:drawing>
          <wp:inline distT="0" distB="0" distL="0" distR="0" wp14:anchorId="16FE5F82" wp14:editId="58B0142B">
            <wp:extent cx="4231532" cy="27315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39229" cy="2736507"/>
                    </a:xfrm>
                    <a:prstGeom prst="rect">
                      <a:avLst/>
                    </a:prstGeom>
                    <a:noFill/>
                    <a:ln>
                      <a:noFill/>
                    </a:ln>
                  </pic:spPr>
                </pic:pic>
              </a:graphicData>
            </a:graphic>
          </wp:inline>
        </w:drawing>
      </w:r>
    </w:p>
    <w:p w14:paraId="6E2DDC7A" w14:textId="4519C774" w:rsidR="00B86465" w:rsidRPr="00EB74F4" w:rsidRDefault="006917B4" w:rsidP="006917B4">
      <w:pPr>
        <w:pStyle w:val="Caption"/>
        <w:jc w:val="center"/>
        <w:rPr>
          <w:rFonts w:ascii="CMU Sans Serif Medium" w:hAnsi="CMU Sans Serif Medium" w:cs="CMU Sans Serif Medium"/>
          <w:sz w:val="22"/>
          <w:szCs w:val="22"/>
        </w:rPr>
      </w:pPr>
      <w:r w:rsidRPr="00EB74F4">
        <w:rPr>
          <w:rFonts w:ascii="CMU Sans Serif Medium" w:hAnsi="CMU Sans Serif Medium" w:cs="CMU Sans Serif Medium"/>
          <w:sz w:val="22"/>
          <w:szCs w:val="22"/>
        </w:rPr>
        <w:t xml:space="preserve">Figure </w:t>
      </w:r>
      <w:r w:rsidRPr="00EB74F4">
        <w:rPr>
          <w:rFonts w:ascii="CMU Sans Serif Medium" w:hAnsi="CMU Sans Serif Medium" w:cs="CMU Sans Serif Medium"/>
          <w:sz w:val="22"/>
          <w:szCs w:val="22"/>
        </w:rPr>
        <w:fldChar w:fldCharType="begin"/>
      </w:r>
      <w:r w:rsidRPr="00EB74F4">
        <w:rPr>
          <w:rFonts w:ascii="CMU Sans Serif Medium" w:hAnsi="CMU Sans Serif Medium" w:cs="CMU Sans Serif Medium"/>
          <w:sz w:val="22"/>
          <w:szCs w:val="22"/>
        </w:rPr>
        <w:instrText xml:space="preserve"> SEQ Figure \* ARABIC </w:instrText>
      </w:r>
      <w:r w:rsidRPr="00EB74F4">
        <w:rPr>
          <w:rFonts w:ascii="CMU Sans Serif Medium" w:hAnsi="CMU Sans Serif Medium" w:cs="CMU Sans Serif Medium"/>
          <w:sz w:val="22"/>
          <w:szCs w:val="22"/>
        </w:rPr>
        <w:fldChar w:fldCharType="separate"/>
      </w:r>
      <w:r w:rsidR="001C15A6" w:rsidRPr="00EB74F4">
        <w:rPr>
          <w:rFonts w:ascii="CMU Sans Serif Medium" w:hAnsi="CMU Sans Serif Medium" w:cs="CMU Sans Serif Medium"/>
          <w:noProof/>
          <w:sz w:val="22"/>
          <w:szCs w:val="22"/>
        </w:rPr>
        <w:t>3</w:t>
      </w:r>
      <w:r w:rsidRPr="00EB74F4">
        <w:rPr>
          <w:rFonts w:ascii="CMU Sans Serif Medium" w:hAnsi="CMU Sans Serif Medium" w:cs="CMU Sans Serif Medium"/>
          <w:sz w:val="22"/>
          <w:szCs w:val="22"/>
        </w:rPr>
        <w:fldChar w:fldCharType="end"/>
      </w:r>
      <w:r w:rsidRPr="00EB74F4">
        <w:rPr>
          <w:rFonts w:ascii="CMU Sans Serif Medium" w:hAnsi="CMU Sans Serif Medium" w:cs="CMU Sans Serif Medium"/>
          <w:sz w:val="22"/>
          <w:szCs w:val="22"/>
        </w:rPr>
        <w:t>:</w:t>
      </w:r>
      <w:r w:rsidR="007B3767" w:rsidRPr="00EB74F4">
        <w:rPr>
          <w:rFonts w:ascii="CMU Sans Serif Medium" w:hAnsi="CMU Sans Serif Medium" w:cs="CMU Sans Serif Medium"/>
          <w:sz w:val="22"/>
          <w:szCs w:val="22"/>
        </w:rPr>
        <w:t xml:space="preserve"> Image depicting the </w:t>
      </w:r>
      <w:r w:rsidR="007657AE" w:rsidRPr="00EB74F4">
        <w:rPr>
          <w:rFonts w:ascii="CMU Sans Serif Medium" w:hAnsi="CMU Sans Serif Medium" w:cs="CMU Sans Serif Medium"/>
          <w:sz w:val="22"/>
          <w:szCs w:val="22"/>
        </w:rPr>
        <w:t xml:space="preserve">effect of the number of bins when smoothing distributions </w:t>
      </w:r>
      <w:r w:rsidR="007657AE" w:rsidRPr="00EB74F4">
        <w:rPr>
          <w:rFonts w:ascii="CMU Sans Serif Medium" w:hAnsi="CMU Sans Serif Medium" w:cs="CMU Sans Serif Medium"/>
          <w:sz w:val="22"/>
          <w:szCs w:val="22"/>
        </w:rPr>
        <w:fldChar w:fldCharType="begin" w:fldLock="1"/>
      </w:r>
      <w:r w:rsidR="007657AE" w:rsidRPr="00EB74F4">
        <w:rPr>
          <w:rFonts w:ascii="CMU Sans Serif Medium" w:hAnsi="CMU Sans Serif Medium" w:cs="CMU Sans Serif Medium"/>
          <w:sz w:val="22"/>
          <w:szCs w:val="22"/>
        </w:rPr>
        <w:instrText>ADDIN CSL_CITATION {"citationItems":[{"id":"ITEM-1","itemData":{"author":[{"dropping-particle":"","family":"Gary Bradski","given":"Adrian Kaehler","non-dropping-particle":"","parse-names":false,"suffix":""}],"id":"ITEM-1","issued":{"date-parts":[["2016"]]},"number-of-pages":"493–636","publisher":"O'Reilly Media","title":"Learning OpenCV 3: Computer Vision in C++ with the OpenCV Library","type":"book"},"uris":["http://www.mendeley.com/documents/?uuid=187b5ef3-3319-361a-b672-dce840f3e474"]}],"mendeley":{"formattedCitation":"[5]","plainTextFormattedCitation":"[5]"},"properties":{"noteIndex":0},"schema":"https://github.com/citation-style-language/schema/raw/master/csl-citation.json"}</w:instrText>
      </w:r>
      <w:r w:rsidR="007657AE" w:rsidRPr="00EB74F4">
        <w:rPr>
          <w:rFonts w:ascii="CMU Sans Serif Medium" w:hAnsi="CMU Sans Serif Medium" w:cs="CMU Sans Serif Medium"/>
          <w:sz w:val="22"/>
          <w:szCs w:val="22"/>
        </w:rPr>
        <w:fldChar w:fldCharType="separate"/>
      </w:r>
      <w:r w:rsidR="007657AE" w:rsidRPr="00EB74F4">
        <w:rPr>
          <w:rFonts w:ascii="CMU Sans Serif Medium" w:hAnsi="CMU Sans Serif Medium" w:cs="CMU Sans Serif Medium"/>
          <w:i w:val="0"/>
          <w:noProof/>
          <w:sz w:val="22"/>
          <w:szCs w:val="22"/>
        </w:rPr>
        <w:t>[5]</w:t>
      </w:r>
      <w:r w:rsidR="007657AE" w:rsidRPr="00EB74F4">
        <w:rPr>
          <w:rFonts w:ascii="CMU Sans Serif Medium" w:hAnsi="CMU Sans Serif Medium" w:cs="CMU Sans Serif Medium"/>
          <w:sz w:val="22"/>
          <w:szCs w:val="22"/>
        </w:rPr>
        <w:fldChar w:fldCharType="end"/>
      </w:r>
      <w:r w:rsidR="007657AE" w:rsidRPr="00EB74F4">
        <w:rPr>
          <w:rFonts w:ascii="CMU Sans Serif Medium" w:hAnsi="CMU Sans Serif Medium" w:cs="CMU Sans Serif Medium"/>
          <w:sz w:val="22"/>
          <w:szCs w:val="22"/>
        </w:rPr>
        <w:t xml:space="preserve">. </w:t>
      </w:r>
      <w:r w:rsidR="007B3767" w:rsidRPr="00EB74F4">
        <w:rPr>
          <w:rFonts w:ascii="CMU Sans Serif Medium" w:hAnsi="CMU Sans Serif Medium" w:cs="CMU Sans Serif Medium"/>
          <w:sz w:val="22"/>
          <w:szCs w:val="22"/>
        </w:rPr>
        <w:t xml:space="preserve"> </w:t>
      </w:r>
    </w:p>
    <w:p w14:paraId="349C6CD0" w14:textId="7007412D" w:rsidR="000B4E07" w:rsidRPr="00EB74F4" w:rsidRDefault="000B4E07" w:rsidP="000B4E07">
      <w:pPr>
        <w:rPr>
          <w:rFonts w:ascii="CMU Sans Serif Medium" w:hAnsi="CMU Sans Serif Medium" w:cs="CMU Sans Serif Medium"/>
        </w:rPr>
      </w:pPr>
    </w:p>
    <w:p w14:paraId="6003A45A" w14:textId="60A53FB1" w:rsidR="0099364D" w:rsidRPr="00EB74F4" w:rsidRDefault="0099364D" w:rsidP="00BC2C97">
      <w:pPr>
        <w:jc w:val="both"/>
        <w:rPr>
          <w:rFonts w:ascii="CMU Sans Serif Medium" w:hAnsi="CMU Sans Serif Medium" w:cs="CMU Sans Serif Medium"/>
        </w:rPr>
      </w:pPr>
    </w:p>
    <w:p w14:paraId="3500D54F" w14:textId="77777777" w:rsidR="00C2677C" w:rsidRPr="00EB74F4" w:rsidRDefault="00C2677C">
      <w:pPr>
        <w:rPr>
          <w:rFonts w:ascii="CMU Sans Serif Medium" w:eastAsiaTheme="majorEastAsia" w:hAnsi="CMU Sans Serif Medium" w:cs="CMU Sans Serif Medium"/>
          <w:b/>
          <w:bCs/>
          <w:sz w:val="32"/>
          <w:szCs w:val="32"/>
        </w:rPr>
      </w:pPr>
      <w:r w:rsidRPr="00EB74F4">
        <w:rPr>
          <w:rFonts w:ascii="CMU Sans Serif Medium" w:hAnsi="CMU Sans Serif Medium" w:cs="CMU Sans Serif Medium"/>
        </w:rPr>
        <w:br w:type="page"/>
      </w:r>
    </w:p>
    <w:p w14:paraId="53C8486F" w14:textId="3E89514D" w:rsidR="0099364D" w:rsidRPr="00EB74F4" w:rsidRDefault="0099364D" w:rsidP="00996BC1">
      <w:pPr>
        <w:pStyle w:val="Heading1LaTeX"/>
        <w:numPr>
          <w:ilvl w:val="0"/>
          <w:numId w:val="0"/>
        </w:numPr>
        <w:jc w:val="both"/>
      </w:pPr>
      <w:bookmarkStart w:id="19" w:name="_Toc34766054"/>
      <w:r w:rsidRPr="00EB74F4">
        <w:lastRenderedPageBreak/>
        <w:t>References</w:t>
      </w:r>
      <w:bookmarkEnd w:id="19"/>
    </w:p>
    <w:p w14:paraId="6B7C275D" w14:textId="5B26DE67" w:rsidR="00902E0A" w:rsidRPr="00EB74F4" w:rsidRDefault="00902E0A" w:rsidP="00996BC1">
      <w:pPr>
        <w:jc w:val="both"/>
        <w:rPr>
          <w:rFonts w:ascii="CMU Sans Serif Medium" w:hAnsi="CMU Sans Serif Medium" w:cs="CMU Sans Serif Medium"/>
        </w:rPr>
      </w:pPr>
    </w:p>
    <w:p w14:paraId="5C368C91" w14:textId="1E306265" w:rsidR="007657AE" w:rsidRPr="00EB74F4" w:rsidRDefault="00BA048E" w:rsidP="00CE73BE">
      <w:pPr>
        <w:widowControl w:val="0"/>
        <w:autoSpaceDE w:val="0"/>
        <w:autoSpaceDN w:val="0"/>
        <w:adjustRightInd w:val="0"/>
        <w:ind w:left="640" w:hanging="640"/>
        <w:jc w:val="both"/>
        <w:rPr>
          <w:rFonts w:ascii="CMU Sans Serif Medium" w:hAnsi="CMU Sans Serif Medium" w:cs="CMU Sans Serif Medium"/>
          <w:noProof/>
        </w:rPr>
      </w:pPr>
      <w:r w:rsidRPr="00EB74F4">
        <w:rPr>
          <w:rFonts w:ascii="CMU Sans Serif Medium" w:hAnsi="CMU Sans Serif Medium" w:cs="CMU Sans Serif Medium"/>
        </w:rPr>
        <w:fldChar w:fldCharType="begin" w:fldLock="1"/>
      </w:r>
      <w:r w:rsidRPr="00EB74F4">
        <w:rPr>
          <w:rFonts w:ascii="CMU Sans Serif Medium" w:hAnsi="CMU Sans Serif Medium" w:cs="CMU Sans Serif Medium"/>
        </w:rPr>
        <w:instrText xml:space="preserve">ADDIN Mendeley Bibliography CSL_BIBLIOGRAPHY </w:instrText>
      </w:r>
      <w:r w:rsidRPr="00EB74F4">
        <w:rPr>
          <w:rFonts w:ascii="CMU Sans Serif Medium" w:hAnsi="CMU Sans Serif Medium" w:cs="CMU Sans Serif Medium"/>
        </w:rPr>
        <w:fldChar w:fldCharType="separate"/>
      </w:r>
      <w:r w:rsidR="007657AE" w:rsidRPr="00EB74F4">
        <w:rPr>
          <w:rFonts w:ascii="CMU Sans Serif Medium" w:hAnsi="CMU Sans Serif Medium" w:cs="CMU Sans Serif Medium"/>
          <w:noProof/>
        </w:rPr>
        <w:t>[1]</w:t>
      </w:r>
      <w:r w:rsidR="007657AE" w:rsidRPr="00EB74F4">
        <w:rPr>
          <w:rFonts w:ascii="CMU Sans Serif Medium" w:hAnsi="CMU Sans Serif Medium" w:cs="CMU Sans Serif Medium"/>
          <w:noProof/>
        </w:rPr>
        <w:tab/>
        <w:t xml:space="preserve">W. N. Francis and H. Kucera, “Brown Corpus Manual,” </w:t>
      </w:r>
      <w:r w:rsidR="007657AE" w:rsidRPr="00EB74F4">
        <w:rPr>
          <w:rFonts w:ascii="CMU Sans Serif Medium" w:hAnsi="CMU Sans Serif Medium" w:cs="CMU Sans Serif Medium"/>
          <w:i/>
          <w:iCs/>
          <w:noProof/>
        </w:rPr>
        <w:t>Department of Linguistics, Brown University</w:t>
      </w:r>
      <w:r w:rsidR="007657AE" w:rsidRPr="00EB74F4">
        <w:rPr>
          <w:rFonts w:ascii="CMU Sans Serif Medium" w:hAnsi="CMU Sans Serif Medium" w:cs="CMU Sans Serif Medium"/>
          <w:noProof/>
        </w:rPr>
        <w:t>, 1979. [Online]. Available: http://korpus.uib.no/icame/brown/bcm.html. [Accessed: 09-Mar-2020].</w:t>
      </w:r>
    </w:p>
    <w:p w14:paraId="413B7FC1" w14:textId="77777777" w:rsidR="00CE73BE" w:rsidRPr="00EB74F4" w:rsidRDefault="00CE73BE" w:rsidP="00CE73BE">
      <w:pPr>
        <w:widowControl w:val="0"/>
        <w:autoSpaceDE w:val="0"/>
        <w:autoSpaceDN w:val="0"/>
        <w:adjustRightInd w:val="0"/>
        <w:ind w:left="640" w:hanging="640"/>
        <w:jc w:val="both"/>
        <w:rPr>
          <w:rFonts w:ascii="CMU Sans Serif Medium" w:hAnsi="CMU Sans Serif Medium" w:cs="CMU Sans Serif Medium"/>
          <w:noProof/>
        </w:rPr>
      </w:pPr>
    </w:p>
    <w:p w14:paraId="33BB87E5" w14:textId="00AA25F1" w:rsidR="007657AE" w:rsidRPr="00EB74F4" w:rsidRDefault="007657AE" w:rsidP="00CE73BE">
      <w:pPr>
        <w:widowControl w:val="0"/>
        <w:autoSpaceDE w:val="0"/>
        <w:autoSpaceDN w:val="0"/>
        <w:adjustRightInd w:val="0"/>
        <w:ind w:left="640" w:hanging="640"/>
        <w:jc w:val="both"/>
        <w:rPr>
          <w:rFonts w:ascii="CMU Sans Serif Medium" w:hAnsi="CMU Sans Serif Medium" w:cs="CMU Sans Serif Medium"/>
          <w:noProof/>
        </w:rPr>
      </w:pPr>
      <w:r w:rsidRPr="00EB74F4">
        <w:rPr>
          <w:rFonts w:ascii="CMU Sans Serif Medium" w:hAnsi="CMU Sans Serif Medium" w:cs="CMU Sans Serif Medium"/>
          <w:noProof/>
        </w:rPr>
        <w:t>[2]</w:t>
      </w:r>
      <w:r w:rsidRPr="00EB74F4">
        <w:rPr>
          <w:rFonts w:ascii="CMU Sans Serif Medium" w:hAnsi="CMU Sans Serif Medium" w:cs="CMU Sans Serif Medium"/>
          <w:noProof/>
        </w:rPr>
        <w:tab/>
        <w:t xml:space="preserve">G. P. Delahunty and J. J. Garvey, </w:t>
      </w:r>
      <w:r w:rsidRPr="00EB74F4">
        <w:rPr>
          <w:rFonts w:ascii="CMU Sans Serif Medium" w:hAnsi="CMU Sans Serif Medium" w:cs="CMU Sans Serif Medium"/>
          <w:i/>
          <w:iCs/>
          <w:noProof/>
        </w:rPr>
        <w:t>The English Language: From Sound to Sense</w:t>
      </w:r>
      <w:r w:rsidRPr="00EB74F4">
        <w:rPr>
          <w:rFonts w:ascii="CMU Sans Serif Medium" w:hAnsi="CMU Sans Serif Medium" w:cs="CMU Sans Serif Medium"/>
          <w:noProof/>
        </w:rPr>
        <w:t>. 2010.</w:t>
      </w:r>
    </w:p>
    <w:p w14:paraId="1A7E4D6B" w14:textId="77777777" w:rsidR="00CE73BE" w:rsidRPr="00EB74F4" w:rsidRDefault="00CE73BE" w:rsidP="00CE73BE">
      <w:pPr>
        <w:widowControl w:val="0"/>
        <w:autoSpaceDE w:val="0"/>
        <w:autoSpaceDN w:val="0"/>
        <w:adjustRightInd w:val="0"/>
        <w:ind w:left="640" w:hanging="640"/>
        <w:jc w:val="both"/>
        <w:rPr>
          <w:rFonts w:ascii="CMU Sans Serif Medium" w:hAnsi="CMU Sans Serif Medium" w:cs="CMU Sans Serif Medium"/>
          <w:noProof/>
        </w:rPr>
      </w:pPr>
    </w:p>
    <w:p w14:paraId="3C592147" w14:textId="7A6CC48E" w:rsidR="007657AE" w:rsidRPr="00EB74F4" w:rsidRDefault="007657AE" w:rsidP="00CE73BE">
      <w:pPr>
        <w:widowControl w:val="0"/>
        <w:autoSpaceDE w:val="0"/>
        <w:autoSpaceDN w:val="0"/>
        <w:adjustRightInd w:val="0"/>
        <w:ind w:left="640" w:hanging="640"/>
        <w:jc w:val="both"/>
        <w:rPr>
          <w:rFonts w:ascii="CMU Sans Serif Medium" w:hAnsi="CMU Sans Serif Medium" w:cs="CMU Sans Serif Medium"/>
          <w:noProof/>
        </w:rPr>
      </w:pPr>
      <w:r w:rsidRPr="00EB74F4">
        <w:rPr>
          <w:rFonts w:ascii="CMU Sans Serif Medium" w:hAnsi="CMU Sans Serif Medium" w:cs="CMU Sans Serif Medium"/>
          <w:noProof/>
        </w:rPr>
        <w:t>[3]</w:t>
      </w:r>
      <w:r w:rsidRPr="00EB74F4">
        <w:rPr>
          <w:rFonts w:ascii="CMU Sans Serif Medium" w:hAnsi="CMU Sans Serif Medium" w:cs="CMU Sans Serif Medium"/>
          <w:noProof/>
        </w:rPr>
        <w:tab/>
        <w:t>M. Tosik, “viterbi-pos-tagger/hmm.py at master · melanietosik/viterbi-pos-tagger,” 2018. [Online]. Available: https://github.com/melanietosik/viterbi-pos-tagger/blob/master/scripts/hmm.py. [Accessed: 10-Mar-2020].</w:t>
      </w:r>
    </w:p>
    <w:p w14:paraId="39BD7A41" w14:textId="77777777" w:rsidR="00CE73BE" w:rsidRPr="00EB74F4" w:rsidRDefault="00CE73BE" w:rsidP="00CE73BE">
      <w:pPr>
        <w:widowControl w:val="0"/>
        <w:autoSpaceDE w:val="0"/>
        <w:autoSpaceDN w:val="0"/>
        <w:adjustRightInd w:val="0"/>
        <w:ind w:left="640" w:hanging="640"/>
        <w:jc w:val="both"/>
        <w:rPr>
          <w:rFonts w:ascii="CMU Sans Serif Medium" w:hAnsi="CMU Sans Serif Medium" w:cs="CMU Sans Serif Medium"/>
          <w:noProof/>
        </w:rPr>
      </w:pPr>
    </w:p>
    <w:p w14:paraId="425E6667" w14:textId="3507D8D2" w:rsidR="007657AE" w:rsidRPr="00EB74F4" w:rsidRDefault="007657AE" w:rsidP="00CE73BE">
      <w:pPr>
        <w:widowControl w:val="0"/>
        <w:autoSpaceDE w:val="0"/>
        <w:autoSpaceDN w:val="0"/>
        <w:adjustRightInd w:val="0"/>
        <w:ind w:left="640" w:hanging="640"/>
        <w:jc w:val="both"/>
        <w:rPr>
          <w:rFonts w:ascii="CMU Sans Serif Medium" w:hAnsi="CMU Sans Serif Medium" w:cs="CMU Sans Serif Medium"/>
          <w:noProof/>
        </w:rPr>
      </w:pPr>
      <w:r w:rsidRPr="00EB74F4">
        <w:rPr>
          <w:rFonts w:ascii="CMU Sans Serif Medium" w:hAnsi="CMU Sans Serif Medium" w:cs="CMU Sans Serif Medium"/>
          <w:noProof/>
        </w:rPr>
        <w:t>[4]</w:t>
      </w:r>
      <w:r w:rsidRPr="00EB74F4">
        <w:rPr>
          <w:rFonts w:ascii="CMU Sans Serif Medium" w:hAnsi="CMU Sans Serif Medium" w:cs="CMU Sans Serif Medium"/>
          <w:noProof/>
        </w:rPr>
        <w:tab/>
        <w:t xml:space="preserve">“sys — System-specific parameters and functions — Python 3.7.7rc1 documentation,” </w:t>
      </w:r>
      <w:r w:rsidRPr="00EB74F4">
        <w:rPr>
          <w:rFonts w:ascii="CMU Sans Serif Medium" w:hAnsi="CMU Sans Serif Medium" w:cs="CMU Sans Serif Medium"/>
          <w:i/>
          <w:iCs/>
          <w:noProof/>
        </w:rPr>
        <w:t>Python Software Foundation</w:t>
      </w:r>
      <w:r w:rsidRPr="00EB74F4">
        <w:rPr>
          <w:rFonts w:ascii="CMU Sans Serif Medium" w:hAnsi="CMU Sans Serif Medium" w:cs="CMU Sans Serif Medium"/>
          <w:noProof/>
        </w:rPr>
        <w:t>, 2020. [Online]. Available: https://docs.python.org/3.7/library/sys.html#sys.float_info. [Accessed: 09-Mar-2020].</w:t>
      </w:r>
    </w:p>
    <w:p w14:paraId="0915B587" w14:textId="77777777" w:rsidR="00CE73BE" w:rsidRPr="00EB74F4" w:rsidRDefault="00CE73BE" w:rsidP="00CE73BE">
      <w:pPr>
        <w:widowControl w:val="0"/>
        <w:autoSpaceDE w:val="0"/>
        <w:autoSpaceDN w:val="0"/>
        <w:adjustRightInd w:val="0"/>
        <w:ind w:left="640" w:hanging="640"/>
        <w:jc w:val="both"/>
        <w:rPr>
          <w:rFonts w:ascii="CMU Sans Serif Medium" w:hAnsi="CMU Sans Serif Medium" w:cs="CMU Sans Serif Medium"/>
          <w:noProof/>
        </w:rPr>
      </w:pPr>
    </w:p>
    <w:p w14:paraId="3A8B4D71" w14:textId="77777777" w:rsidR="007657AE" w:rsidRPr="00EB74F4" w:rsidRDefault="007657AE" w:rsidP="00CE73BE">
      <w:pPr>
        <w:widowControl w:val="0"/>
        <w:autoSpaceDE w:val="0"/>
        <w:autoSpaceDN w:val="0"/>
        <w:adjustRightInd w:val="0"/>
        <w:ind w:left="640" w:hanging="640"/>
        <w:jc w:val="both"/>
        <w:rPr>
          <w:rFonts w:ascii="CMU Sans Serif Medium" w:hAnsi="CMU Sans Serif Medium" w:cs="CMU Sans Serif Medium"/>
          <w:noProof/>
        </w:rPr>
      </w:pPr>
      <w:r w:rsidRPr="00EB74F4">
        <w:rPr>
          <w:rFonts w:ascii="CMU Sans Serif Medium" w:hAnsi="CMU Sans Serif Medium" w:cs="CMU Sans Serif Medium"/>
          <w:noProof/>
        </w:rPr>
        <w:t>[5]</w:t>
      </w:r>
      <w:r w:rsidRPr="00EB74F4">
        <w:rPr>
          <w:rFonts w:ascii="CMU Sans Serif Medium" w:hAnsi="CMU Sans Serif Medium" w:cs="CMU Sans Serif Medium"/>
          <w:noProof/>
        </w:rPr>
        <w:tab/>
        <w:t xml:space="preserve">A. K. Gary Bradski, </w:t>
      </w:r>
      <w:r w:rsidRPr="00EB74F4">
        <w:rPr>
          <w:rFonts w:ascii="CMU Sans Serif Medium" w:hAnsi="CMU Sans Serif Medium" w:cs="CMU Sans Serif Medium"/>
          <w:i/>
          <w:iCs/>
          <w:noProof/>
        </w:rPr>
        <w:t>Learning OpenCV 3: Computer Vision in C++ with the OpenCV Library</w:t>
      </w:r>
      <w:r w:rsidRPr="00EB74F4">
        <w:rPr>
          <w:rFonts w:ascii="CMU Sans Serif Medium" w:hAnsi="CMU Sans Serif Medium" w:cs="CMU Sans Serif Medium"/>
          <w:noProof/>
        </w:rPr>
        <w:t>. O’Reilly Media, 2016.</w:t>
      </w:r>
    </w:p>
    <w:p w14:paraId="7D2EF8B2" w14:textId="0D26C198" w:rsidR="00902E0A" w:rsidRPr="00EB74F4" w:rsidRDefault="00BA048E" w:rsidP="00CE73BE">
      <w:pPr>
        <w:widowControl w:val="0"/>
        <w:autoSpaceDE w:val="0"/>
        <w:autoSpaceDN w:val="0"/>
        <w:adjustRightInd w:val="0"/>
        <w:ind w:left="640" w:hanging="640"/>
        <w:jc w:val="both"/>
        <w:rPr>
          <w:rFonts w:ascii="CMU Sans Serif Medium" w:hAnsi="CMU Sans Serif Medium" w:cs="CMU Sans Serif Medium"/>
        </w:rPr>
      </w:pPr>
      <w:r w:rsidRPr="00EB74F4">
        <w:rPr>
          <w:rFonts w:ascii="CMU Sans Serif Medium" w:hAnsi="CMU Sans Serif Medium" w:cs="CMU Sans Serif Medium"/>
        </w:rPr>
        <w:fldChar w:fldCharType="end"/>
      </w:r>
    </w:p>
    <w:p w14:paraId="33D302D6" w14:textId="77777777" w:rsidR="0099364D" w:rsidRPr="00EB74F4" w:rsidRDefault="0099364D" w:rsidP="00996BC1">
      <w:pPr>
        <w:jc w:val="both"/>
        <w:rPr>
          <w:rFonts w:ascii="CMU Sans Serif Medium" w:hAnsi="CMU Sans Serif Medium" w:cs="CMU Sans Serif Medium"/>
        </w:rPr>
      </w:pPr>
    </w:p>
    <w:p w14:paraId="18586686" w14:textId="77777777" w:rsidR="0099364D" w:rsidRPr="00EB74F4" w:rsidRDefault="0099364D" w:rsidP="00996BC1">
      <w:pPr>
        <w:jc w:val="both"/>
        <w:rPr>
          <w:rFonts w:ascii="CMU Sans Serif Medium" w:hAnsi="CMU Sans Serif Medium" w:cs="CMU Sans Serif Medium"/>
        </w:rPr>
      </w:pPr>
      <w:r w:rsidRPr="00EB74F4">
        <w:rPr>
          <w:rFonts w:ascii="CMU Sans Serif Medium" w:hAnsi="CMU Sans Serif Medium" w:cs="CMU Sans Serif Medium"/>
        </w:rPr>
        <w:br w:type="page"/>
      </w:r>
    </w:p>
    <w:p w14:paraId="1A10C641" w14:textId="576C93B7" w:rsidR="0099364D" w:rsidRPr="00EB74F4" w:rsidRDefault="0099364D" w:rsidP="00996BC1">
      <w:pPr>
        <w:pStyle w:val="Heading1LaTeX"/>
        <w:numPr>
          <w:ilvl w:val="0"/>
          <w:numId w:val="0"/>
        </w:numPr>
        <w:jc w:val="both"/>
      </w:pPr>
      <w:bookmarkStart w:id="20" w:name="_Toc34766055"/>
      <w:r w:rsidRPr="00EB74F4">
        <w:lastRenderedPageBreak/>
        <w:t>Appendix A</w:t>
      </w:r>
      <w:r w:rsidR="001427A9" w:rsidRPr="00EB74F4">
        <w:t xml:space="preserve">: Universal </w:t>
      </w:r>
      <w:proofErr w:type="spellStart"/>
      <w:r w:rsidR="001427A9" w:rsidRPr="00EB74F4">
        <w:t>Tagset</w:t>
      </w:r>
      <w:bookmarkEnd w:id="20"/>
      <w:proofErr w:type="spellEnd"/>
    </w:p>
    <w:p w14:paraId="3E3E2736" w14:textId="77777777" w:rsidR="00A408AD" w:rsidRPr="00EB74F4" w:rsidRDefault="00A408AD" w:rsidP="00A408AD">
      <w:pPr>
        <w:rPr>
          <w:rFonts w:ascii="CMU Sans Serif Medium" w:hAnsi="CMU Sans Serif Medium" w:cs="CMU Sans Serif Medium"/>
        </w:rPr>
      </w:pPr>
    </w:p>
    <w:p w14:paraId="75752776" w14:textId="26F6B40E" w:rsidR="00A408AD" w:rsidRPr="00EB74F4" w:rsidRDefault="00A408AD" w:rsidP="00A408AD">
      <w:pPr>
        <w:rPr>
          <w:rFonts w:ascii="CMU Sans Serif Medium" w:hAnsi="CMU Sans Serif Medium" w:cs="CMU Sans Serif Medium"/>
        </w:rPr>
      </w:pPr>
      <w:r w:rsidRPr="00EB74F4">
        <w:rPr>
          <w:rFonts w:ascii="CMU Sans Serif Medium" w:hAnsi="CMU Sans Serif Medium" w:cs="CMU Sans Serif Medium"/>
        </w:rPr>
        <w:t xml:space="preserve">The Brown corpus is used with the “universal </w:t>
      </w:r>
      <w:proofErr w:type="spellStart"/>
      <w:r w:rsidRPr="00EB74F4">
        <w:rPr>
          <w:rFonts w:ascii="CMU Sans Serif Medium" w:hAnsi="CMU Sans Serif Medium" w:cs="CMU Sans Serif Medium"/>
        </w:rPr>
        <w:t>tagset</w:t>
      </w:r>
      <w:proofErr w:type="spellEnd"/>
      <w:r w:rsidRPr="00EB74F4">
        <w:rPr>
          <w:rFonts w:ascii="CMU Sans Serif Medium" w:hAnsi="CMU Sans Serif Medium" w:cs="CMU Sans Serif Medium"/>
        </w:rPr>
        <w:t>”</w:t>
      </w:r>
      <w:r w:rsidR="00C32CE6" w:rsidRPr="00EB74F4">
        <w:rPr>
          <w:rFonts w:ascii="CMU Sans Serif Medium" w:hAnsi="CMU Sans Serif Medium" w:cs="CMU Sans Serif Medium"/>
        </w:rPr>
        <w:t xml:space="preserve"> (see code snippet below) to reduce the number of POS tags from 283</w:t>
      </w:r>
      <w:r w:rsidR="007400AC" w:rsidRPr="00EB74F4">
        <w:rPr>
          <w:rStyle w:val="FootnoteReference"/>
          <w:rFonts w:ascii="CMU Sans Serif Medium" w:hAnsi="CMU Sans Serif Medium" w:cs="CMU Sans Serif Medium"/>
        </w:rPr>
        <w:footnoteReference w:id="11"/>
      </w:r>
      <w:r w:rsidR="00C32CE6" w:rsidRPr="00EB74F4">
        <w:rPr>
          <w:rFonts w:ascii="CMU Sans Serif Medium" w:hAnsi="CMU Sans Serif Medium" w:cs="CMU Sans Serif Medium"/>
        </w:rPr>
        <w:t xml:space="preserve"> to 12 (excluding &lt;s&gt; and &lt;/s&gt;)</w:t>
      </w:r>
      <w:r w:rsidR="00720553" w:rsidRPr="00EB74F4">
        <w:rPr>
          <w:rFonts w:ascii="CMU Sans Serif Medium" w:hAnsi="CMU Sans Serif Medium" w:cs="CMU Sans Serif Medium"/>
        </w:rPr>
        <w:t>.</w:t>
      </w:r>
    </w:p>
    <w:p w14:paraId="67743551"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r w:rsidRPr="00EB74F4">
        <w:rPr>
          <w:rFonts w:ascii="CMU Sans Serif Medium" w:hAnsi="CMU Sans Serif Medium" w:cs="CMU Sans Serif Medium"/>
          <w:color w:val="000088"/>
        </w:rPr>
        <w:t>import</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nltk</w:t>
      </w:r>
      <w:proofErr w:type="spellEnd"/>
    </w:p>
    <w:p w14:paraId="702E44DB"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r w:rsidRPr="00EB74F4">
        <w:rPr>
          <w:rFonts w:ascii="CMU Sans Serif Medium" w:hAnsi="CMU Sans Serif Medium" w:cs="CMU Sans Serif Medium"/>
          <w:color w:val="000088"/>
        </w:rPr>
        <w:t>from</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nltk</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corpus</w:t>
      </w:r>
      <w:proofErr w:type="spellEnd"/>
      <w:proofErr w:type="gram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mport</w:t>
      </w:r>
      <w:r w:rsidRPr="00EB74F4">
        <w:rPr>
          <w:rFonts w:ascii="CMU Sans Serif Medium" w:hAnsi="CMU Sans Serif Medium" w:cs="CMU Sans Serif Medium"/>
          <w:color w:val="000000"/>
        </w:rPr>
        <w:t xml:space="preserve"> brown</w:t>
      </w:r>
    </w:p>
    <w:p w14:paraId="3A147CFF"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r w:rsidRPr="00EB74F4">
        <w:rPr>
          <w:rFonts w:ascii="CMU Sans Serif Medium" w:hAnsi="CMU Sans Serif Medium" w:cs="CMU Sans Serif Medium"/>
          <w:color w:val="000000"/>
        </w:rPr>
        <w:t> </w:t>
      </w:r>
    </w:p>
    <w:p w14:paraId="3F0C0ACB"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proofErr w:type="spellStart"/>
      <w:proofErr w:type="gramStart"/>
      <w:r w:rsidRPr="00EB74F4">
        <w:rPr>
          <w:rFonts w:ascii="CMU Sans Serif Medium" w:hAnsi="CMU Sans Serif Medium" w:cs="CMU Sans Serif Medium"/>
          <w:color w:val="000000"/>
        </w:rPr>
        <w:t>nltk</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download</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brown'</w:t>
      </w:r>
      <w:r w:rsidRPr="00EB74F4">
        <w:rPr>
          <w:rFonts w:ascii="CMU Sans Serif Medium" w:hAnsi="CMU Sans Serif Medium" w:cs="CMU Sans Serif Medium"/>
          <w:color w:val="666600"/>
        </w:rPr>
        <w:t>)</w:t>
      </w:r>
    </w:p>
    <w:p w14:paraId="4C06E483"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proofErr w:type="spellStart"/>
      <w:proofErr w:type="gramStart"/>
      <w:r w:rsidRPr="00EB74F4">
        <w:rPr>
          <w:rFonts w:ascii="CMU Sans Serif Medium" w:hAnsi="CMU Sans Serif Medium" w:cs="CMU Sans Serif Medium"/>
          <w:color w:val="000000"/>
        </w:rPr>
        <w:t>nltk</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download</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iversal_tagset</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3F795C77" w14:textId="77777777"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r w:rsidRPr="00EB74F4">
        <w:rPr>
          <w:rFonts w:ascii="CMU Sans Serif Medium" w:hAnsi="CMU Sans Serif Medium" w:cs="CMU Sans Serif Medium"/>
          <w:color w:val="000000"/>
        </w:rPr>
        <w:t> </w:t>
      </w:r>
    </w:p>
    <w:p w14:paraId="4F2A21FF" w14:textId="1505707B" w:rsidR="00A408AD" w:rsidRPr="00EB74F4" w:rsidRDefault="00A408AD" w:rsidP="00A408AD">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9398775"/>
        <w:rPr>
          <w:rFonts w:ascii="CMU Sans Serif Medium" w:hAnsi="CMU Sans Serif Medium" w:cs="CMU Sans Serif Medium"/>
        </w:rPr>
      </w:pPr>
      <w:proofErr w:type="spellStart"/>
      <w:r w:rsidRPr="00EB74F4">
        <w:rPr>
          <w:rFonts w:ascii="CMU Sans Serif Medium" w:hAnsi="CMU Sans Serif Medium" w:cs="CMU Sans Serif Medium"/>
          <w:color w:val="000000"/>
        </w:rPr>
        <w:t>tagged_sentences</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brow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tagged</w:t>
      </w:r>
      <w:proofErr w:type="gramEnd"/>
      <w:r w:rsidRPr="00EB74F4">
        <w:rPr>
          <w:rFonts w:ascii="CMU Sans Serif Medium" w:hAnsi="CMU Sans Serif Medium" w:cs="CMU Sans Serif Medium"/>
          <w:color w:val="000000"/>
        </w:rPr>
        <w:t>_sents</w:t>
      </w:r>
      <w:proofErr w:type="spellEnd"/>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00"/>
        </w:rPr>
        <w:t>tagset</w:t>
      </w:r>
      <w:proofErr w:type="spell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universal'</w:t>
      </w:r>
      <w:r w:rsidRPr="00EB74F4">
        <w:rPr>
          <w:rFonts w:ascii="CMU Sans Serif Medium" w:hAnsi="CMU Sans Serif Medium" w:cs="CMU Sans Serif Medium"/>
          <w:color w:val="666600"/>
        </w:rPr>
        <w:t>)</w:t>
      </w:r>
    </w:p>
    <w:p w14:paraId="5E6A3815" w14:textId="521E470D" w:rsidR="0099364D" w:rsidRPr="00EB74F4" w:rsidRDefault="00987F93" w:rsidP="00987F93">
      <w:pPr>
        <w:ind w:left="360"/>
        <w:jc w:val="both"/>
        <w:rPr>
          <w:rFonts w:ascii="CMU Sans Serif Medium" w:hAnsi="CMU Sans Serif Medium" w:cs="CMU Sans Serif Medium"/>
        </w:rPr>
      </w:pPr>
      <w:r w:rsidRPr="00EB74F4">
        <w:rPr>
          <w:rFonts w:ascii="CMU Sans Serif Medium" w:hAnsi="CMU Sans Serif Medium" w:cs="CMU Sans Serif Medium"/>
        </w:rPr>
        <w:t>The universal POS tags</w:t>
      </w:r>
      <w:r w:rsidR="00B33289" w:rsidRPr="00EB74F4">
        <w:rPr>
          <w:rFonts w:ascii="CMU Sans Serif Medium" w:hAnsi="CMU Sans Serif Medium" w:cs="CMU Sans Serif Medium"/>
        </w:rPr>
        <w:t xml:space="preserve"> and their meaning </w:t>
      </w:r>
      <w:r w:rsidRPr="00EB74F4">
        <w:rPr>
          <w:rFonts w:ascii="CMU Sans Serif Medium" w:hAnsi="CMU Sans Serif Medium" w:cs="CMU Sans Serif Medium"/>
        </w:rPr>
        <w:t>can be found below:</w:t>
      </w:r>
    </w:p>
    <w:p w14:paraId="455FE019" w14:textId="77777777" w:rsidR="00987F93" w:rsidRPr="00EB74F4" w:rsidRDefault="00987F93" w:rsidP="00987F93">
      <w:pPr>
        <w:ind w:left="360"/>
        <w:jc w:val="both"/>
        <w:rPr>
          <w:rFonts w:ascii="CMU Sans Serif Medium" w:hAnsi="CMU Sans Serif Medium" w:cs="CMU Sans Serif Medium"/>
        </w:rPr>
      </w:pPr>
    </w:p>
    <w:p w14:paraId="73C03726" w14:textId="25FB37DA" w:rsidR="00B05898" w:rsidRPr="00EB74F4" w:rsidRDefault="00E65790" w:rsidP="00987F93">
      <w:pPr>
        <w:jc w:val="center"/>
        <w:rPr>
          <w:rFonts w:ascii="CMU Sans Serif Medium" w:hAnsi="CMU Sans Serif Medium" w:cs="CMU Sans Serif Medium"/>
        </w:rPr>
      </w:pPr>
      <w:r w:rsidRPr="00EB74F4">
        <w:rPr>
          <w:rFonts w:ascii="CMU Sans Serif Medium" w:hAnsi="CMU Sans Serif Medium" w:cs="CMU Sans Serif Medium"/>
          <w:noProof/>
        </w:rPr>
        <w:drawing>
          <wp:inline distT="0" distB="0" distL="0" distR="0" wp14:anchorId="318A61C3" wp14:editId="31F3A66B">
            <wp:extent cx="5269419" cy="2840930"/>
            <wp:effectExtent l="12700" t="12700" r="13970" b="17145"/>
            <wp:docPr id="1" name="Picture 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9419" cy="2840930"/>
                    </a:xfrm>
                    <a:prstGeom prst="rect">
                      <a:avLst/>
                    </a:prstGeom>
                    <a:ln>
                      <a:solidFill>
                        <a:schemeClr val="tx1"/>
                      </a:solidFill>
                    </a:ln>
                  </pic:spPr>
                </pic:pic>
              </a:graphicData>
            </a:graphic>
          </wp:inline>
        </w:drawing>
      </w:r>
    </w:p>
    <w:p w14:paraId="319A6240" w14:textId="0AB80E5A" w:rsidR="004A2081" w:rsidRPr="00EB74F4" w:rsidRDefault="004A2081" w:rsidP="004A2081">
      <w:pPr>
        <w:rPr>
          <w:rFonts w:ascii="CMU Sans Serif Medium" w:hAnsi="CMU Sans Serif Medium" w:cs="CMU Sans Serif Medium"/>
        </w:rPr>
      </w:pPr>
    </w:p>
    <w:p w14:paraId="520B4D67" w14:textId="16A53B2E" w:rsidR="004A2081" w:rsidRPr="00EB74F4" w:rsidRDefault="004A2081">
      <w:pPr>
        <w:rPr>
          <w:rFonts w:ascii="CMU Sans Serif Medium" w:hAnsi="CMU Sans Serif Medium" w:cs="CMU Sans Serif Medium"/>
        </w:rPr>
      </w:pPr>
      <w:r w:rsidRPr="00EB74F4">
        <w:rPr>
          <w:rFonts w:ascii="CMU Sans Serif Medium" w:hAnsi="CMU Sans Serif Medium" w:cs="CMU Sans Serif Medium"/>
        </w:rPr>
        <w:br w:type="page"/>
      </w:r>
    </w:p>
    <w:p w14:paraId="5BDC0BE8" w14:textId="2934C86D" w:rsidR="004A2081" w:rsidRPr="00EB74F4" w:rsidRDefault="004A2081" w:rsidP="00970CD8">
      <w:pPr>
        <w:pStyle w:val="Heading1LaTeX"/>
        <w:numPr>
          <w:ilvl w:val="0"/>
          <w:numId w:val="0"/>
        </w:numPr>
        <w:ind w:firstLine="720"/>
      </w:pPr>
      <w:bookmarkStart w:id="21" w:name="_Toc34766056"/>
      <w:r w:rsidRPr="00EB74F4">
        <w:lastRenderedPageBreak/>
        <w:t>Appendix B</w:t>
      </w:r>
      <w:r w:rsidR="00177C9C" w:rsidRPr="00EB74F4">
        <w:t>: Evolution of unknown word spelling rules</w:t>
      </w:r>
      <w:bookmarkEnd w:id="21"/>
    </w:p>
    <w:p w14:paraId="56FCE145" w14:textId="3E5AE6DD" w:rsidR="004A2081" w:rsidRPr="00EB74F4" w:rsidRDefault="004A2081" w:rsidP="004A2081">
      <w:pPr>
        <w:rPr>
          <w:rFonts w:ascii="CMU Sans Serif Medium" w:hAnsi="CMU Sans Serif Medium" w:cs="CMU Sans Serif Medium"/>
        </w:rPr>
      </w:pPr>
    </w:p>
    <w:p w14:paraId="7DBC6E08" w14:textId="763BC2B2" w:rsidR="000C1963" w:rsidRPr="00EB74F4" w:rsidRDefault="00007C5C" w:rsidP="00970CD8">
      <w:pPr>
        <w:ind w:firstLine="360"/>
        <w:rPr>
          <w:rFonts w:ascii="CMU Sans Serif Medium" w:hAnsi="CMU Sans Serif Medium" w:cs="CMU Sans Serif Medium"/>
          <w:b/>
          <w:bCs/>
        </w:rPr>
      </w:pPr>
      <w:r w:rsidRPr="00EB74F4">
        <w:rPr>
          <w:rFonts w:ascii="CMU Sans Serif Medium" w:hAnsi="CMU Sans Serif Medium" w:cs="CMU Sans Serif Medium"/>
          <w:b/>
          <w:bCs/>
        </w:rPr>
        <w:t xml:space="preserve">Appendix </w:t>
      </w:r>
      <w:r w:rsidR="007338F8" w:rsidRPr="00EB74F4">
        <w:rPr>
          <w:rFonts w:ascii="CMU Sans Serif Medium" w:hAnsi="CMU Sans Serif Medium" w:cs="CMU Sans Serif Medium"/>
          <w:b/>
          <w:bCs/>
        </w:rPr>
        <w:t xml:space="preserve">B.1 </w:t>
      </w:r>
      <w:r w:rsidR="004A2081" w:rsidRPr="00EB74F4">
        <w:rPr>
          <w:rFonts w:ascii="CMU Sans Serif Medium" w:hAnsi="CMU Sans Serif Medium" w:cs="CMU Sans Serif Medium"/>
          <w:b/>
          <w:bCs/>
        </w:rPr>
        <w:t>Basic UNK rules</w:t>
      </w:r>
    </w:p>
    <w:p w14:paraId="038DB48E"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88"/>
        </w:rPr>
        <w:t>def</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unknown_words_</w:t>
      </w:r>
      <w:proofErr w:type="gramStart"/>
      <w:r w:rsidRPr="00EB74F4">
        <w:rPr>
          <w:rFonts w:ascii="CMU Sans Serif Medium" w:hAnsi="CMU Sans Serif Medium" w:cs="CMU Sans Serif Medium"/>
          <w:color w:val="000000"/>
        </w:rPr>
        <w:t>rules</w:t>
      </w:r>
      <w:proofErr w:type="spellEnd"/>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g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p>
    <w:p w14:paraId="6E54607C"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36065807"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return</w:t>
      </w:r>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2C6BDC6F"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title</w:t>
      </w:r>
      <w:proofErr w:type="spellEnd"/>
      <w:proofErr w:type="gramEnd"/>
      <w:r w:rsidRPr="00EB74F4">
        <w:rPr>
          <w:rFonts w:ascii="CMU Sans Serif Medium" w:hAnsi="CMU Sans Serif Medium" w:cs="CMU Sans Serif Medium"/>
          <w:color w:val="666600"/>
        </w:rPr>
        <w:t>():</w:t>
      </w:r>
    </w:p>
    <w:p w14:paraId="40F46AA3"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apitalised"</w:t>
      </w:r>
    </w:p>
    <w:p w14:paraId="7BABC0A9" w14:textId="77777777" w:rsidR="000C1963" w:rsidRPr="00EB74F4" w:rsidRDefault="000C1963" w:rsidP="000C1963">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879633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w:t>
      </w:r>
    </w:p>
    <w:p w14:paraId="76E4FFE9" w14:textId="4DA88DFD" w:rsidR="004A2081" w:rsidRPr="00EB74F4" w:rsidRDefault="000C1963" w:rsidP="004A2081">
      <w:pPr>
        <w:rPr>
          <w:rFonts w:ascii="CMU Sans Serif Medium" w:hAnsi="CMU Sans Serif Medium" w:cs="CMU Sans Serif Medium"/>
        </w:rPr>
      </w:pPr>
      <w:r w:rsidRPr="00EB74F4">
        <w:rPr>
          <w:rFonts w:ascii="CMU Sans Serif Medium" w:hAnsi="CMU Sans Serif Medium" w:cs="CMU Sans Serif Medium"/>
          <w:color w:val="000000"/>
        </w:rPr>
        <w:t> </w:t>
      </w:r>
    </w:p>
    <w:p w14:paraId="62C7C1E7" w14:textId="008114C4" w:rsidR="000C1963" w:rsidRPr="00EB74F4" w:rsidRDefault="00DF0F1B" w:rsidP="004A2081">
      <w:pPr>
        <w:rPr>
          <w:rFonts w:ascii="CMU Sans Serif Medium" w:hAnsi="CMU Sans Serif Medium" w:cs="CMU Sans Serif Medium"/>
          <w:b/>
          <w:bCs/>
        </w:rPr>
      </w:pPr>
      <w:r w:rsidRPr="00EB74F4">
        <w:rPr>
          <w:rFonts w:ascii="CMU Sans Serif Medium" w:hAnsi="CMU Sans Serif Medium" w:cs="CMU Sans Serif Medium"/>
          <w:b/>
          <w:bCs/>
        </w:rPr>
        <w:t xml:space="preserve">Appendix </w:t>
      </w:r>
      <w:r w:rsidR="007338F8" w:rsidRPr="00EB74F4">
        <w:rPr>
          <w:rFonts w:ascii="CMU Sans Serif Medium" w:hAnsi="CMU Sans Serif Medium" w:cs="CMU Sans Serif Medium"/>
          <w:b/>
          <w:bCs/>
        </w:rPr>
        <w:t xml:space="preserve">B.2 </w:t>
      </w:r>
      <w:r w:rsidR="004A2081" w:rsidRPr="00EB74F4">
        <w:rPr>
          <w:rFonts w:ascii="CMU Sans Serif Medium" w:hAnsi="CMU Sans Serif Medium" w:cs="CMU Sans Serif Medium"/>
          <w:b/>
          <w:bCs/>
        </w:rPr>
        <w:t>Extra UNK rules</w:t>
      </w:r>
    </w:p>
    <w:p w14:paraId="1CFC9367"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88"/>
        </w:rPr>
        <w:t>import</w:t>
      </w:r>
      <w:r w:rsidRPr="00EB74F4">
        <w:rPr>
          <w:rFonts w:ascii="CMU Sans Serif Medium" w:hAnsi="CMU Sans Serif Medium" w:cs="CMU Sans Serif Medium"/>
          <w:color w:val="000000"/>
        </w:rPr>
        <w:t xml:space="preserve"> re</w:t>
      </w:r>
    </w:p>
    <w:p w14:paraId="20AF86E6"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88"/>
        </w:rPr>
        <w:t>def</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unknown_words_</w:t>
      </w:r>
      <w:proofErr w:type="gramStart"/>
      <w:r w:rsidRPr="00EB74F4">
        <w:rPr>
          <w:rFonts w:ascii="CMU Sans Serif Medium" w:hAnsi="CMU Sans Serif Medium" w:cs="CMU Sans Serif Medium"/>
          <w:color w:val="000000"/>
        </w:rPr>
        <w:t>rules</w:t>
      </w:r>
      <w:proofErr w:type="spellEnd"/>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g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p>
    <w:p w14:paraId="08D6ED0A"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3850570D"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return</w:t>
      </w:r>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7D284CF5"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ed'</w:t>
      </w:r>
      <w:r w:rsidRPr="00EB74F4">
        <w:rPr>
          <w:rFonts w:ascii="CMU Sans Serif Medium" w:hAnsi="CMU Sans Serif Medium" w:cs="CMU Sans Serif Medium"/>
          <w:color w:val="666600"/>
        </w:rPr>
        <w:t>):</w:t>
      </w:r>
    </w:p>
    <w:p w14:paraId="0E1D5EE6"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ed"</w:t>
      </w:r>
    </w:p>
    <w:p w14:paraId="17CE55D4"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s"</w:t>
      </w:r>
      <w:r w:rsidRPr="00EB74F4">
        <w:rPr>
          <w:rFonts w:ascii="CMU Sans Serif Medium" w:hAnsi="CMU Sans Serif Medium" w:cs="CMU Sans Serif Medium"/>
          <w:color w:val="666600"/>
        </w:rPr>
        <w:t>):</w:t>
      </w:r>
    </w:p>
    <w:p w14:paraId="61BF694D"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return</w:t>
      </w:r>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apostrophe-s"</w:t>
      </w:r>
    </w:p>
    <w:p w14:paraId="07378D29"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tart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792F1DBB"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urrency"</w:t>
      </w:r>
    </w:p>
    <w:p w14:paraId="1F9485D9"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title</w:t>
      </w:r>
      <w:proofErr w:type="spellEnd"/>
      <w:proofErr w:type="gramEnd"/>
      <w:r w:rsidRPr="00EB74F4">
        <w:rPr>
          <w:rFonts w:ascii="CMU Sans Serif Medium" w:hAnsi="CMU Sans Serif Medium" w:cs="CMU Sans Serif Medium"/>
          <w:color w:val="666600"/>
        </w:rPr>
        <w:t>():</w:t>
      </w:r>
    </w:p>
    <w:p w14:paraId="1FDF9380"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apitalised"</w:t>
      </w:r>
    </w:p>
    <w:p w14:paraId="5F2A5BC8"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digit</w:t>
      </w:r>
      <w:proofErr w:type="spellEnd"/>
      <w:proofErr w:type="gramEnd"/>
      <w:r w:rsidRPr="00EB74F4">
        <w:rPr>
          <w:rFonts w:ascii="CMU Sans Serif Medium" w:hAnsi="CMU Sans Serif Medium" w:cs="CMU Sans Serif Medium"/>
          <w:color w:val="666600"/>
        </w:rPr>
        <w:t>():</w:t>
      </w:r>
    </w:p>
    <w:p w14:paraId="770FF007"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number"</w:t>
      </w:r>
    </w:p>
    <w:p w14:paraId="39783DB8"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r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compile</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r</w:t>
      </w:r>
      <w:r w:rsidRPr="00EB74F4">
        <w:rPr>
          <w:rFonts w:ascii="CMU Sans Serif Medium" w:hAnsi="CMU Sans Serif Medium" w:cs="CMU Sans Serif Medium"/>
          <w:color w:val="008800"/>
        </w:rPr>
        <w:t>'\d+(?:[,.]\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match</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p>
    <w:p w14:paraId="54E49B60"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decimal-number"</w:t>
      </w:r>
    </w:p>
    <w:p w14:paraId="6129A26A"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1548B5F8" w14:textId="77777777" w:rsidR="003D459E"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hyphen"</w:t>
      </w:r>
    </w:p>
    <w:p w14:paraId="126AB9DA" w14:textId="16260D33" w:rsidR="000C1963" w:rsidRPr="00EB74F4" w:rsidRDefault="003D459E" w:rsidP="003D459E">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33050069"/>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w:t>
      </w:r>
    </w:p>
    <w:p w14:paraId="1F68F620" w14:textId="18B6E2CC" w:rsidR="004A2081" w:rsidRPr="00EB74F4" w:rsidRDefault="004A2081" w:rsidP="004A2081">
      <w:pPr>
        <w:rPr>
          <w:rFonts w:ascii="CMU Sans Serif Medium" w:hAnsi="CMU Sans Serif Medium" w:cs="CMU Sans Serif Medium"/>
        </w:rPr>
      </w:pPr>
    </w:p>
    <w:p w14:paraId="24C4D37A" w14:textId="3C6D184C" w:rsidR="00177C9C" w:rsidRPr="00EB74F4" w:rsidRDefault="00DF0F1B" w:rsidP="00970CD8">
      <w:pPr>
        <w:ind w:firstLine="360"/>
        <w:rPr>
          <w:rFonts w:ascii="CMU Sans Serif Medium" w:hAnsi="CMU Sans Serif Medium" w:cs="CMU Sans Serif Medium"/>
          <w:b/>
          <w:bCs/>
        </w:rPr>
      </w:pPr>
      <w:r w:rsidRPr="00EB74F4">
        <w:rPr>
          <w:rFonts w:ascii="CMU Sans Serif Medium" w:hAnsi="CMU Sans Serif Medium" w:cs="CMU Sans Serif Medium"/>
          <w:b/>
          <w:bCs/>
        </w:rPr>
        <w:t xml:space="preserve">Appendix </w:t>
      </w:r>
      <w:r w:rsidR="007338F8" w:rsidRPr="00EB74F4">
        <w:rPr>
          <w:rFonts w:ascii="CMU Sans Serif Medium" w:hAnsi="CMU Sans Serif Medium" w:cs="CMU Sans Serif Medium"/>
          <w:b/>
          <w:bCs/>
        </w:rPr>
        <w:t xml:space="preserve">B.3 </w:t>
      </w:r>
      <w:r w:rsidR="004A2081" w:rsidRPr="00EB74F4">
        <w:rPr>
          <w:rFonts w:ascii="CMU Sans Serif Medium" w:hAnsi="CMU Sans Serif Medium" w:cs="CMU Sans Serif Medium"/>
          <w:b/>
          <w:bCs/>
        </w:rPr>
        <w:t>UNK rules combinations</w:t>
      </w:r>
    </w:p>
    <w:p w14:paraId="2C0B80B8"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88"/>
        </w:rPr>
        <w:t>def</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unknown_words_</w:t>
      </w:r>
      <w:proofErr w:type="gramStart"/>
      <w:r w:rsidRPr="00EB74F4">
        <w:rPr>
          <w:rFonts w:ascii="CMU Sans Serif Medium" w:hAnsi="CMU Sans Serif Medium" w:cs="CMU Sans Serif Medium"/>
          <w:color w:val="000000"/>
        </w:rPr>
        <w:t>rules</w:t>
      </w:r>
      <w:proofErr w:type="spellEnd"/>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g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p>
    <w:p w14:paraId="5055D5C1"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tart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07F62ED3"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urrency"</w:t>
      </w:r>
    </w:p>
    <w:p w14:paraId="0A6F02B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digit</w:t>
      </w:r>
      <w:proofErr w:type="spellEnd"/>
      <w:proofErr w:type="gramEnd"/>
      <w:r w:rsidRPr="00EB74F4">
        <w:rPr>
          <w:rFonts w:ascii="CMU Sans Serif Medium" w:hAnsi="CMU Sans Serif Medium" w:cs="CMU Sans Serif Medium"/>
          <w:color w:val="666600"/>
        </w:rPr>
        <w:t>():</w:t>
      </w:r>
    </w:p>
    <w:p w14:paraId="5FC8B4F8"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number"</w:t>
      </w:r>
    </w:p>
    <w:p w14:paraId="31D383A8"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r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compile</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r</w:t>
      </w:r>
      <w:r w:rsidRPr="00EB74F4">
        <w:rPr>
          <w:rFonts w:ascii="CMU Sans Serif Medium" w:hAnsi="CMU Sans Serif Medium" w:cs="CMU Sans Serif Medium"/>
          <w:color w:val="008800"/>
        </w:rPr>
        <w:t>'\d+(?:[,.]\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match</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p>
    <w:p w14:paraId="1A6E9DA6"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decimal-number"</w:t>
      </w:r>
    </w:p>
    <w:p w14:paraId="20A2A613"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title</w:t>
      </w:r>
      <w:proofErr w:type="spellEnd"/>
      <w:proofErr w:type="gramEnd"/>
      <w:r w:rsidRPr="00EB74F4">
        <w:rPr>
          <w:rFonts w:ascii="CMU Sans Serif Medium" w:hAnsi="CMU Sans Serif Medium" w:cs="CMU Sans Serif Medium"/>
          <w:color w:val="666600"/>
        </w:rPr>
        <w:t>():</w:t>
      </w:r>
    </w:p>
    <w:p w14:paraId="1AC9E64B"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4E949859"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35A564A6"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ed'</w:t>
      </w:r>
      <w:r w:rsidRPr="00EB74F4">
        <w:rPr>
          <w:rFonts w:ascii="CMU Sans Serif Medium" w:hAnsi="CMU Sans Serif Medium" w:cs="CMU Sans Serif Medium"/>
          <w:color w:val="666600"/>
        </w:rPr>
        <w:t>):</w:t>
      </w:r>
    </w:p>
    <w:p w14:paraId="251317B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ed"</w:t>
      </w:r>
    </w:p>
    <w:p w14:paraId="6882628F"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6D0BEAE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7D408446"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lastRenderedPageBreak/>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s"</w:t>
      </w:r>
      <w:r w:rsidRPr="00EB74F4">
        <w:rPr>
          <w:rFonts w:ascii="CMU Sans Serif Medium" w:hAnsi="CMU Sans Serif Medium" w:cs="CMU Sans Serif Medium"/>
          <w:color w:val="666600"/>
        </w:rPr>
        <w:t>):</w:t>
      </w:r>
    </w:p>
    <w:p w14:paraId="2F1F6D23"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apostrophe-s"</w:t>
      </w:r>
    </w:p>
    <w:p w14:paraId="63AAAD5B"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25C96D80"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hyphen"</w:t>
      </w:r>
    </w:p>
    <w:p w14:paraId="3B7AA17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not</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title</w:t>
      </w:r>
      <w:proofErr w:type="spellEnd"/>
      <w:proofErr w:type="gramEnd"/>
      <w:r w:rsidRPr="00EB74F4">
        <w:rPr>
          <w:rFonts w:ascii="CMU Sans Serif Medium" w:hAnsi="CMU Sans Serif Medium" w:cs="CMU Sans Serif Medium"/>
          <w:color w:val="666600"/>
        </w:rPr>
        <w:t>():</w:t>
      </w:r>
    </w:p>
    <w:p w14:paraId="6A921804"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01B048F8"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62EBFAB4"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ed'</w:t>
      </w:r>
      <w:r w:rsidRPr="00EB74F4">
        <w:rPr>
          <w:rFonts w:ascii="CMU Sans Serif Medium" w:hAnsi="CMU Sans Serif Medium" w:cs="CMU Sans Serif Medium"/>
          <w:color w:val="666600"/>
        </w:rPr>
        <w:t>):</w:t>
      </w:r>
    </w:p>
    <w:p w14:paraId="11FDB678"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ed"</w:t>
      </w:r>
    </w:p>
    <w:p w14:paraId="4D4DD35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3DB27259"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ing</w:t>
      </w:r>
      <w:proofErr w:type="spellEnd"/>
      <w:r w:rsidRPr="00EB74F4">
        <w:rPr>
          <w:rFonts w:ascii="CMU Sans Serif Medium" w:hAnsi="CMU Sans Serif Medium" w:cs="CMU Sans Serif Medium"/>
          <w:color w:val="008800"/>
        </w:rPr>
        <w:t>"</w:t>
      </w:r>
    </w:p>
    <w:p w14:paraId="01D998D4"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s"</w:t>
      </w:r>
      <w:r w:rsidRPr="00EB74F4">
        <w:rPr>
          <w:rFonts w:ascii="CMU Sans Serif Medium" w:hAnsi="CMU Sans Serif Medium" w:cs="CMU Sans Serif Medium"/>
          <w:color w:val="666600"/>
        </w:rPr>
        <w:t>):</w:t>
      </w:r>
    </w:p>
    <w:p w14:paraId="13C89DFD"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apostrophe-s"</w:t>
      </w:r>
    </w:p>
    <w:p w14:paraId="1261A365"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46C611D0"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hyphen"</w:t>
      </w:r>
    </w:p>
    <w:p w14:paraId="37A63447" w14:textId="77777777" w:rsidR="00177C9C" w:rsidRPr="00EB74F4" w:rsidRDefault="00177C9C" w:rsidP="00177C9C">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8284726"/>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w:t>
      </w:r>
    </w:p>
    <w:p w14:paraId="565AE7B3" w14:textId="466FEAF3" w:rsidR="004A2081" w:rsidRPr="00EB74F4" w:rsidRDefault="00177C9C" w:rsidP="004A2081">
      <w:pPr>
        <w:rPr>
          <w:rFonts w:ascii="CMU Sans Serif Medium" w:hAnsi="CMU Sans Serif Medium" w:cs="CMU Sans Serif Medium"/>
        </w:rPr>
      </w:pPr>
      <w:r w:rsidRPr="00EB74F4">
        <w:rPr>
          <w:rFonts w:ascii="CMU Sans Serif Medium" w:hAnsi="CMU Sans Serif Medium" w:cs="CMU Sans Serif Medium"/>
          <w:color w:val="000000"/>
        </w:rPr>
        <w:t> </w:t>
      </w:r>
    </w:p>
    <w:p w14:paraId="54D4F74F" w14:textId="6BF157E8" w:rsidR="00007C5C" w:rsidRPr="00EB74F4" w:rsidRDefault="00DF0F1B" w:rsidP="00970CD8">
      <w:pPr>
        <w:ind w:firstLine="360"/>
        <w:rPr>
          <w:rFonts w:ascii="CMU Sans Serif Medium" w:hAnsi="CMU Sans Serif Medium" w:cs="CMU Sans Serif Medium"/>
          <w:b/>
          <w:bCs/>
        </w:rPr>
      </w:pPr>
      <w:r w:rsidRPr="00EB74F4">
        <w:rPr>
          <w:rFonts w:ascii="CMU Sans Serif Medium" w:hAnsi="CMU Sans Serif Medium" w:cs="CMU Sans Serif Medium"/>
          <w:b/>
          <w:bCs/>
        </w:rPr>
        <w:t xml:space="preserve">Appendix </w:t>
      </w:r>
      <w:r w:rsidR="00007C5C" w:rsidRPr="00EB74F4">
        <w:rPr>
          <w:rFonts w:ascii="CMU Sans Serif Medium" w:hAnsi="CMU Sans Serif Medium" w:cs="CMU Sans Serif Medium"/>
          <w:b/>
          <w:bCs/>
        </w:rPr>
        <w:t xml:space="preserve">B.4 </w:t>
      </w:r>
      <w:r w:rsidR="004A2081" w:rsidRPr="00EB74F4">
        <w:rPr>
          <w:rFonts w:ascii="CMU Sans Serif Medium" w:hAnsi="CMU Sans Serif Medium" w:cs="CMU Sans Serif Medium"/>
          <w:b/>
          <w:bCs/>
        </w:rPr>
        <w:t>Morphological UNK rules</w:t>
      </w:r>
    </w:p>
    <w:p w14:paraId="11B09939"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NOUN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actio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ag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anc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cy"</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nc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er</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hoo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ion"</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ism"</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t</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t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ing"</w:t>
      </w:r>
      <w:r w:rsidRPr="00EB74F4">
        <w:rPr>
          <w:rFonts w:ascii="CMU Sans Serif Medium" w:hAnsi="CMU Sans Serif Medium" w:cs="CMU Sans Serif Medium"/>
          <w:color w:val="666600"/>
        </w:rPr>
        <w:t>,</w:t>
      </w:r>
    </w:p>
    <w:p w14:paraId="3EF2D6C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ment</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nes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o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r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scap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ship"</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dom</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ty"</w:t>
      </w:r>
      <w:r w:rsidRPr="00EB74F4">
        <w:rPr>
          <w:rFonts w:ascii="CMU Sans Serif Medium" w:hAnsi="CMU Sans Serif Medium" w:cs="CMU Sans Serif Medium"/>
          <w:color w:val="666600"/>
        </w:rPr>
        <w:t>]</w:t>
      </w:r>
    </w:p>
    <w:p w14:paraId="05267D8B"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VERB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at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f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z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e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ng</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30AAEA87"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ADJ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abl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es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ful</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an</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bl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c</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sh</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ive</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les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ly</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proofErr w:type="spellStart"/>
      <w:r w:rsidRPr="00EB74F4">
        <w:rPr>
          <w:rFonts w:ascii="CMU Sans Serif Medium" w:hAnsi="CMU Sans Serif Medium" w:cs="CMU Sans Serif Medium"/>
          <w:color w:val="008800"/>
        </w:rPr>
        <w:t>ous</w:t>
      </w:r>
      <w:proofErr w:type="spellEnd"/>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27F41D41"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ADV_SUFFIX </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a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ards"</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ise"</w:t>
      </w:r>
      <w:r w:rsidRPr="00EB74F4">
        <w:rPr>
          <w:rFonts w:ascii="CMU Sans Serif Medium" w:hAnsi="CMU Sans Serif Medium" w:cs="CMU Sans Serif Medium"/>
          <w:color w:val="666600"/>
        </w:rPr>
        <w:t>]</w:t>
      </w:r>
    </w:p>
    <w:p w14:paraId="5B1302C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w:t>
      </w:r>
    </w:p>
    <w:p w14:paraId="035E870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88"/>
        </w:rPr>
        <w:t>def</w:t>
      </w: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00"/>
        </w:rPr>
        <w:t>unknown_words_</w:t>
      </w:r>
      <w:proofErr w:type="gramStart"/>
      <w:r w:rsidRPr="00EB74F4">
        <w:rPr>
          <w:rFonts w:ascii="CMU Sans Serif Medium" w:hAnsi="CMU Sans Serif Medium" w:cs="CMU Sans Serif Medium"/>
          <w:color w:val="000000"/>
        </w:rPr>
        <w:t>rules</w:t>
      </w:r>
      <w:proofErr w:type="spellEnd"/>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666600"/>
        </w:rPr>
        <w:t>-&gt;</w:t>
      </w:r>
      <w:r w:rsidRPr="00EB74F4">
        <w:rPr>
          <w:rFonts w:ascii="CMU Sans Serif Medium" w:hAnsi="CMU Sans Serif Medium" w:cs="CMU Sans Serif Medium"/>
          <w:color w:val="000000"/>
        </w:rPr>
        <w:t xml:space="preserve"> str</w:t>
      </w:r>
      <w:r w:rsidRPr="00EB74F4">
        <w:rPr>
          <w:rFonts w:ascii="CMU Sans Serif Medium" w:hAnsi="CMU Sans Serif Medium" w:cs="CMU Sans Serif Medium"/>
          <w:color w:val="666600"/>
        </w:rPr>
        <w:t>:</w:t>
      </w:r>
    </w:p>
    <w:p w14:paraId="5C6EDF3F"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88"/>
        </w:rPr>
        <w:t>cha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digit</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cha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24776D93"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f</w:t>
      </w:r>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tart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w:t>
      </w:r>
      <w:r w:rsidRPr="00EB74F4">
        <w:rPr>
          <w:rFonts w:ascii="CMU Sans Serif Medium" w:hAnsi="CMU Sans Serif Medium" w:cs="CMU Sans Serif Medium"/>
          <w:color w:val="666600"/>
        </w:rPr>
        <w:t>):</w:t>
      </w:r>
    </w:p>
    <w:p w14:paraId="14B3534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urrency"</w:t>
      </w:r>
    </w:p>
    <w:p w14:paraId="3E8EB172"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re</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compile</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r</w:t>
      </w:r>
      <w:r w:rsidRPr="00EB74F4">
        <w:rPr>
          <w:rFonts w:ascii="CMU Sans Serif Medium" w:hAnsi="CMU Sans Serif Medium" w:cs="CMU Sans Serif Medium"/>
          <w:color w:val="008800"/>
        </w:rPr>
        <w:t>'\d+(?:[,.]\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match</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p>
    <w:p w14:paraId="033A366A"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decimal-number"</w:t>
      </w:r>
    </w:p>
    <w:p w14:paraId="6B46255F"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number"</w:t>
      </w:r>
    </w:p>
    <w:p w14:paraId="7D149570"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gramStart"/>
      <w:r w:rsidRPr="00EB74F4">
        <w:rPr>
          <w:rFonts w:ascii="CMU Sans Serif Medium" w:hAnsi="CMU Sans Serif Medium" w:cs="CMU Sans Serif Medium"/>
          <w:color w:val="000000"/>
        </w:rPr>
        <w:t>any</w:t>
      </w:r>
      <w:r w:rsidRPr="00EB74F4">
        <w:rPr>
          <w:rFonts w:ascii="CMU Sans Serif Medium" w:hAnsi="CMU Sans Serif Medium" w:cs="CMU Sans Serif Medium"/>
          <w:color w:val="666600"/>
        </w:rPr>
        <w:t>(</w:t>
      </w:r>
      <w:proofErr w:type="gramEnd"/>
      <w:r w:rsidRPr="00EB74F4">
        <w:rPr>
          <w:rFonts w:ascii="CMU Sans Serif Medium" w:hAnsi="CMU Sans Serif Medium" w:cs="CMU Sans Serif Medium"/>
          <w:color w:val="000088"/>
        </w:rPr>
        <w:t>cha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set</w:t>
      </w:r>
      <w:r w:rsidRPr="00EB74F4">
        <w:rPr>
          <w:rFonts w:ascii="CMU Sans Serif Medium" w:hAnsi="CMU Sans Serif Medium" w:cs="CMU Sans Serif Medium"/>
          <w:color w:val="666600"/>
        </w:rPr>
        <w:t>(</w:t>
      </w:r>
      <w:proofErr w:type="spellStart"/>
      <w:r w:rsidRPr="00EB74F4">
        <w:rPr>
          <w:rFonts w:ascii="CMU Sans Serif Medium" w:hAnsi="CMU Sans Serif Medium" w:cs="CMU Sans Serif Medium"/>
          <w:color w:val="000088"/>
        </w:rPr>
        <w:t>string</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punctuation</w:t>
      </w:r>
      <w:proofErr w:type="spell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cha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19B5D80F"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punctuation"</w:t>
      </w:r>
    </w:p>
    <w:p w14:paraId="702E805A"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88"/>
        </w:rPr>
        <w:t>char</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upper</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char</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42FEF2C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uppercase"</w:t>
      </w:r>
    </w:p>
    <w:p w14:paraId="49B4C6AF"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uffix</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suffix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NOUN_SUFFIX</w:t>
      </w:r>
      <w:r w:rsidRPr="00EB74F4">
        <w:rPr>
          <w:rFonts w:ascii="CMU Sans Serif Medium" w:hAnsi="CMU Sans Serif Medium" w:cs="CMU Sans Serif Medium"/>
          <w:color w:val="666600"/>
        </w:rPr>
        <w:t>):</w:t>
      </w:r>
    </w:p>
    <w:p w14:paraId="37371439"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noun"</w:t>
      </w:r>
    </w:p>
    <w:p w14:paraId="570F90B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uffix</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suffix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VERB_SUFFIX</w:t>
      </w:r>
      <w:r w:rsidRPr="00EB74F4">
        <w:rPr>
          <w:rFonts w:ascii="CMU Sans Serif Medium" w:hAnsi="CMU Sans Serif Medium" w:cs="CMU Sans Serif Medium"/>
          <w:color w:val="666600"/>
        </w:rPr>
        <w:t>):</w:t>
      </w:r>
    </w:p>
    <w:p w14:paraId="0B2FBDA9"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verb"</w:t>
      </w:r>
    </w:p>
    <w:p w14:paraId="418BB591"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uffix</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suffix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ADJ_SUFFIX</w:t>
      </w:r>
      <w:r w:rsidRPr="00EB74F4">
        <w:rPr>
          <w:rFonts w:ascii="CMU Sans Serif Medium" w:hAnsi="CMU Sans Serif Medium" w:cs="CMU Sans Serif Medium"/>
          <w:color w:val="666600"/>
        </w:rPr>
        <w:t>):</w:t>
      </w:r>
    </w:p>
    <w:p w14:paraId="27C145DB"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w:t>
      </w:r>
      <w:proofErr w:type="spellStart"/>
      <w:r w:rsidRPr="00EB74F4">
        <w:rPr>
          <w:rFonts w:ascii="CMU Sans Serif Medium" w:hAnsi="CMU Sans Serif Medium" w:cs="CMU Sans Serif Medium"/>
          <w:color w:val="008800"/>
        </w:rPr>
        <w:t>adj</w:t>
      </w:r>
      <w:proofErr w:type="spellEnd"/>
      <w:r w:rsidRPr="00EB74F4">
        <w:rPr>
          <w:rFonts w:ascii="CMU Sans Serif Medium" w:hAnsi="CMU Sans Serif Medium" w:cs="CMU Sans Serif Medium"/>
          <w:color w:val="008800"/>
        </w:rPr>
        <w:t>"</w:t>
      </w:r>
    </w:p>
    <w:p w14:paraId="3CA1B5A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any</w:t>
      </w:r>
      <w:r w:rsidRPr="00EB74F4">
        <w:rPr>
          <w:rFonts w:ascii="CMU Sans Serif Medium" w:hAnsi="CMU Sans Serif Medium" w:cs="CMU Sans Serif Medium"/>
          <w:color w:val="666600"/>
        </w:rPr>
        <w:t>(</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suffix</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for</w:t>
      </w:r>
      <w:r w:rsidRPr="00EB74F4">
        <w:rPr>
          <w:rFonts w:ascii="CMU Sans Serif Medium" w:hAnsi="CMU Sans Serif Medium" w:cs="CMU Sans Serif Medium"/>
          <w:color w:val="000000"/>
        </w:rPr>
        <w:t xml:space="preserve"> suffix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ADV_SUFFIX</w:t>
      </w:r>
      <w:r w:rsidRPr="00EB74F4">
        <w:rPr>
          <w:rFonts w:ascii="CMU Sans Serif Medium" w:hAnsi="CMU Sans Serif Medium" w:cs="CMU Sans Serif Medium"/>
          <w:color w:val="666600"/>
        </w:rPr>
        <w:t>):</w:t>
      </w:r>
    </w:p>
    <w:p w14:paraId="22C2B25E"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adv"</w:t>
      </w:r>
    </w:p>
    <w:p w14:paraId="22418CCD"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istitle</w:t>
      </w:r>
      <w:proofErr w:type="spellEnd"/>
      <w:proofErr w:type="gramEnd"/>
      <w:r w:rsidRPr="00EB74F4">
        <w:rPr>
          <w:rFonts w:ascii="CMU Sans Serif Medium" w:hAnsi="CMU Sans Serif Medium" w:cs="CMU Sans Serif Medium"/>
          <w:color w:val="666600"/>
        </w:rPr>
        <w:t>():</w:t>
      </w:r>
    </w:p>
    <w:p w14:paraId="47C36758"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capitalised"</w:t>
      </w:r>
    </w:p>
    <w:p w14:paraId="2E6070C3"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proofErr w:type="spellStart"/>
      <w:proofErr w:type="gramStart"/>
      <w:r w:rsidRPr="00EB74F4">
        <w:rPr>
          <w:rFonts w:ascii="CMU Sans Serif Medium" w:hAnsi="CMU Sans Serif Medium" w:cs="CMU Sans Serif Medium"/>
          <w:color w:val="000000"/>
        </w:rPr>
        <w:t>word</w:t>
      </w:r>
      <w:r w:rsidRPr="00EB74F4">
        <w:rPr>
          <w:rFonts w:ascii="CMU Sans Serif Medium" w:hAnsi="CMU Sans Serif Medium" w:cs="CMU Sans Serif Medium"/>
          <w:color w:val="666600"/>
        </w:rPr>
        <w:t>.</w:t>
      </w:r>
      <w:r w:rsidRPr="00EB74F4">
        <w:rPr>
          <w:rFonts w:ascii="CMU Sans Serif Medium" w:hAnsi="CMU Sans Serif Medium" w:cs="CMU Sans Serif Medium"/>
          <w:color w:val="000000"/>
        </w:rPr>
        <w:t>endswith</w:t>
      </w:r>
      <w:proofErr w:type="spellEnd"/>
      <w:proofErr w:type="gramEnd"/>
      <w:r w:rsidRPr="00EB74F4">
        <w:rPr>
          <w:rFonts w:ascii="CMU Sans Serif Medium" w:hAnsi="CMU Sans Serif Medium" w:cs="CMU Sans Serif Medium"/>
          <w:color w:val="666600"/>
        </w:rPr>
        <w:t>(</w:t>
      </w:r>
      <w:r w:rsidRPr="00EB74F4">
        <w:rPr>
          <w:rFonts w:ascii="CMU Sans Serif Medium" w:hAnsi="CMU Sans Serif Medium" w:cs="CMU Sans Serif Medium"/>
          <w:color w:val="008800"/>
        </w:rPr>
        <w:t>"'s"</w:t>
      </w:r>
      <w:r w:rsidRPr="00EB74F4">
        <w:rPr>
          <w:rFonts w:ascii="CMU Sans Serif Medium" w:hAnsi="CMU Sans Serif Medium" w:cs="CMU Sans Serif Medium"/>
          <w:color w:val="666600"/>
        </w:rPr>
        <w:t>):</w:t>
      </w:r>
    </w:p>
    <w:p w14:paraId="44D2C1DB"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return</w:t>
      </w:r>
      <w:r w:rsidRPr="00EB74F4">
        <w:rPr>
          <w:rFonts w:ascii="CMU Sans Serif Medium" w:hAnsi="CMU Sans Serif Medium" w:cs="CMU Sans Serif Medium"/>
          <w:color w:val="008800"/>
        </w:rPr>
        <w:t>"UNK</w:t>
      </w:r>
      <w:proofErr w:type="spellEnd"/>
      <w:r w:rsidRPr="00EB74F4">
        <w:rPr>
          <w:rFonts w:ascii="CMU Sans Serif Medium" w:hAnsi="CMU Sans Serif Medium" w:cs="CMU Sans Serif Medium"/>
          <w:color w:val="008800"/>
        </w:rPr>
        <w:t>-apostrophe-s"</w:t>
      </w:r>
    </w:p>
    <w:p w14:paraId="6463C04E"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proofErr w:type="spellStart"/>
      <w:r w:rsidRPr="00EB74F4">
        <w:rPr>
          <w:rFonts w:ascii="CMU Sans Serif Medium" w:hAnsi="CMU Sans Serif Medium" w:cs="CMU Sans Serif Medium"/>
          <w:color w:val="000088"/>
        </w:rPr>
        <w:t>elif</w:t>
      </w:r>
      <w:proofErr w:type="spellEnd"/>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in</w:t>
      </w:r>
      <w:r w:rsidRPr="00EB74F4">
        <w:rPr>
          <w:rFonts w:ascii="CMU Sans Serif Medium" w:hAnsi="CMU Sans Serif Medium" w:cs="CMU Sans Serif Medium"/>
          <w:color w:val="000000"/>
        </w:rPr>
        <w:t xml:space="preserve"> word</w:t>
      </w:r>
      <w:r w:rsidRPr="00EB74F4">
        <w:rPr>
          <w:rFonts w:ascii="CMU Sans Serif Medium" w:hAnsi="CMU Sans Serif Medium" w:cs="CMU Sans Serif Medium"/>
          <w:color w:val="666600"/>
        </w:rPr>
        <w:t>:</w:t>
      </w:r>
    </w:p>
    <w:p w14:paraId="61D550B1" w14:textId="77777777" w:rsidR="00007C5C"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hyphenated"</w:t>
      </w:r>
    </w:p>
    <w:p w14:paraId="3B4904A0" w14:textId="33890F7E" w:rsidR="004A15CF" w:rsidRPr="00EB74F4" w:rsidRDefault="00007C5C" w:rsidP="00007C5C">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919512"/>
        <w:rPr>
          <w:rFonts w:ascii="CMU Sans Serif Medium" w:hAnsi="CMU Sans Serif Medium" w:cs="CMU Sans Serif Medium"/>
          <w:color w:val="008800"/>
        </w:rPr>
      </w:pP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0088"/>
        </w:rPr>
        <w:t>return</w:t>
      </w:r>
      <w:r w:rsidRPr="00EB74F4">
        <w:rPr>
          <w:rFonts w:ascii="CMU Sans Serif Medium" w:hAnsi="CMU Sans Serif Medium" w:cs="CMU Sans Serif Medium"/>
          <w:color w:val="000000"/>
        </w:rPr>
        <w:t xml:space="preserve"> </w:t>
      </w:r>
      <w:r w:rsidRPr="00EB74F4">
        <w:rPr>
          <w:rFonts w:ascii="CMU Sans Serif Medium" w:hAnsi="CMU Sans Serif Medium" w:cs="CMU Sans Serif Medium"/>
          <w:color w:val="008800"/>
        </w:rPr>
        <w:t>"UNK"</w:t>
      </w:r>
    </w:p>
    <w:p w14:paraId="43978EC9" w14:textId="593C9CCF" w:rsidR="0012403B" w:rsidRPr="00EB74F4" w:rsidRDefault="004A15CF" w:rsidP="00970CD8">
      <w:pPr>
        <w:pStyle w:val="Heading1LaTeX"/>
        <w:numPr>
          <w:ilvl w:val="0"/>
          <w:numId w:val="0"/>
        </w:numPr>
        <w:ind w:firstLine="360"/>
      </w:pPr>
      <w:r w:rsidRPr="00EB74F4">
        <w:rPr>
          <w:color w:val="008800"/>
        </w:rPr>
        <w:br w:type="page"/>
      </w:r>
      <w:bookmarkStart w:id="22" w:name="_Toc34766057"/>
      <w:r w:rsidR="0012403B" w:rsidRPr="00EB74F4">
        <w:lastRenderedPageBreak/>
        <w:t>Appendix</w:t>
      </w:r>
      <w:r w:rsidR="00970CD8" w:rsidRPr="00EB74F4">
        <w:t xml:space="preserve"> C: </w:t>
      </w:r>
      <w:r w:rsidR="00432D86" w:rsidRPr="00EB74F4">
        <w:t xml:space="preserve">Testing Accuracy on </w:t>
      </w:r>
      <w:r w:rsidR="00970CD8" w:rsidRPr="00EB74F4">
        <w:t xml:space="preserve">Entire Brown </w:t>
      </w:r>
      <w:r w:rsidR="00857DC3" w:rsidRPr="00EB74F4">
        <w:t>C</w:t>
      </w:r>
      <w:r w:rsidR="00970CD8" w:rsidRPr="00EB74F4">
        <w:t>orpus</w:t>
      </w:r>
      <w:bookmarkEnd w:id="22"/>
    </w:p>
    <w:p w14:paraId="42D2FB11" w14:textId="2B5D8271" w:rsidR="0012403B" w:rsidRPr="00EB74F4" w:rsidRDefault="0012403B" w:rsidP="004A15CF">
      <w:pPr>
        <w:rPr>
          <w:rFonts w:ascii="CMU Sans Serif Medium" w:hAnsi="CMU Sans Serif Medium" w:cs="CMU Sans Serif Medium"/>
        </w:rPr>
      </w:pPr>
    </w:p>
    <w:p w14:paraId="3D62042A" w14:textId="77777777" w:rsidR="00BA2ABC" w:rsidRPr="00EB74F4" w:rsidRDefault="00BA2ABC" w:rsidP="004A15CF">
      <w:pPr>
        <w:rPr>
          <w:rFonts w:ascii="CMU Sans Serif Medium" w:hAnsi="CMU Sans Serif Medium" w:cs="CMU Sans Serif Medium"/>
        </w:rPr>
      </w:pPr>
    </w:p>
    <w:p w14:paraId="7517578F" w14:textId="7D244106" w:rsidR="004A15CF" w:rsidRPr="00EB74F4" w:rsidRDefault="00857DC3" w:rsidP="00BA2ABC">
      <w:pPr>
        <w:jc w:val="center"/>
        <w:rPr>
          <w:rFonts w:ascii="CMU Sans Serif Medium" w:eastAsiaTheme="minorEastAsia" w:hAnsi="CMU Sans Serif Medium" w:cs="CMU Sans Serif Medium"/>
          <w:color w:val="008800"/>
          <w:sz w:val="20"/>
          <w:szCs w:val="20"/>
          <w:lang w:eastAsia="en-GB"/>
        </w:rPr>
      </w:pPr>
      <w:r w:rsidRPr="00EB74F4">
        <w:rPr>
          <w:rFonts w:ascii="CMU Sans Serif Medium" w:eastAsiaTheme="minorEastAsia" w:hAnsi="CMU Sans Serif Medium" w:cs="CMU Sans Serif Medium"/>
          <w:noProof/>
          <w:color w:val="008800"/>
          <w:sz w:val="20"/>
          <w:szCs w:val="20"/>
          <w:lang w:eastAsia="en-GB"/>
        </w:rPr>
        <w:drawing>
          <wp:inline distT="0" distB="0" distL="0" distR="0" wp14:anchorId="72DF852D" wp14:editId="51357576">
            <wp:extent cx="4886552" cy="772376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 data.pdf"/>
                    <pic:cNvPicPr/>
                  </pic:nvPicPr>
                  <pic:blipFill rotWithShape="1">
                    <a:blip r:embed="rId13">
                      <a:extLst>
                        <a:ext uri="{28A0092B-C50C-407E-A947-70E740481C1C}">
                          <a14:useLocalDpi xmlns:a14="http://schemas.microsoft.com/office/drawing/2010/main" val="0"/>
                        </a:ext>
                      </a:extLst>
                    </a:blip>
                    <a:srcRect l="10148" t="4132" r="10726" b="7487"/>
                    <a:stretch/>
                  </pic:blipFill>
                  <pic:spPr bwMode="auto">
                    <a:xfrm>
                      <a:off x="0" y="0"/>
                      <a:ext cx="4903970" cy="7751293"/>
                    </a:xfrm>
                    <a:prstGeom prst="rect">
                      <a:avLst/>
                    </a:prstGeom>
                    <a:ln>
                      <a:noFill/>
                    </a:ln>
                    <a:extLst>
                      <a:ext uri="{53640926-AAD7-44D8-BBD7-CCE9431645EC}">
                        <a14:shadowObscured xmlns:a14="http://schemas.microsoft.com/office/drawing/2010/main"/>
                      </a:ext>
                    </a:extLst>
                  </pic:spPr>
                </pic:pic>
              </a:graphicData>
            </a:graphic>
          </wp:inline>
        </w:drawing>
      </w:r>
    </w:p>
    <w:sectPr w:rsidR="004A15CF" w:rsidRPr="00EB74F4" w:rsidSect="008854BE">
      <w:footerReference w:type="even" r:id="rId14"/>
      <w:footerReference w:type="default" r:id="rId15"/>
      <w:pgSz w:w="11900" w:h="16840"/>
      <w:pgMar w:top="1440" w:right="1440" w:bottom="1440" w:left="155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04F77" w14:textId="77777777" w:rsidR="000E1E53" w:rsidRDefault="000E1E53" w:rsidP="00B826D9">
      <w:r>
        <w:separator/>
      </w:r>
    </w:p>
  </w:endnote>
  <w:endnote w:type="continuationSeparator" w:id="0">
    <w:p w14:paraId="42A70679" w14:textId="77777777" w:rsidR="000E1E53" w:rsidRDefault="000E1E53"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1753274"/>
      <w:docPartObj>
        <w:docPartGallery w:val="Page Numbers (Bottom of Page)"/>
        <w:docPartUnique/>
      </w:docPartObj>
    </w:sdtPr>
    <w:sdtEndPr>
      <w:rPr>
        <w:rStyle w:val="PageNumber"/>
      </w:rPr>
    </w:sdtEndPr>
    <w:sdtContent>
      <w:p w14:paraId="3C01B9B4" w14:textId="48C0B448" w:rsidR="00C45579" w:rsidRDefault="00C45579" w:rsidP="00EA09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EndPr>
      <w:rPr>
        <w:rStyle w:val="PageNumber"/>
      </w:rPr>
    </w:sdtEndPr>
    <w:sdtContent>
      <w:p w14:paraId="24C61C88" w14:textId="6873AC77" w:rsidR="00B826D9" w:rsidRDefault="00B826D9" w:rsidP="00EA09E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B826D9" w:rsidRDefault="00B826D9"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ans Serif Medium" w:hAnsi="CMU Sans Serif Medium" w:cs="CMU Sans Serif Medium"/>
      </w:rPr>
      <w:id w:val="1624418204"/>
      <w:docPartObj>
        <w:docPartGallery w:val="Page Numbers (Bottom of Page)"/>
        <w:docPartUnique/>
      </w:docPartObj>
    </w:sdtPr>
    <w:sdtEndPr>
      <w:rPr>
        <w:rStyle w:val="PageNumber"/>
      </w:rPr>
    </w:sdtEndPr>
    <w:sdtContent>
      <w:p w14:paraId="6343EF7F" w14:textId="125E1A5E" w:rsidR="00C45579" w:rsidRPr="00C45579" w:rsidRDefault="00C45579" w:rsidP="00EA09E0">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B826D9" w:rsidRPr="00C45579" w:rsidRDefault="00B826D9"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B8269" w14:textId="77777777" w:rsidR="000E1E53" w:rsidRDefault="000E1E53" w:rsidP="00B826D9">
      <w:r>
        <w:separator/>
      </w:r>
    </w:p>
  </w:footnote>
  <w:footnote w:type="continuationSeparator" w:id="0">
    <w:p w14:paraId="3059FE06" w14:textId="77777777" w:rsidR="000E1E53" w:rsidRDefault="000E1E53" w:rsidP="00B826D9">
      <w:r>
        <w:continuationSeparator/>
      </w:r>
    </w:p>
  </w:footnote>
  <w:footnote w:id="1">
    <w:p w14:paraId="4254CC6C" w14:textId="16330D1E" w:rsidR="008C276A" w:rsidRPr="00291E41" w:rsidRDefault="008C276A">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NLTK: </w:t>
      </w:r>
      <w:hyperlink r:id="rId1" w:anchor="nltk.probability.WittenBellProbDist" w:history="1">
        <w:r w:rsidRPr="00291E41">
          <w:rPr>
            <w:rStyle w:val="Hyperlink"/>
            <w:rFonts w:ascii="CMU Sans Serif Medium" w:hAnsi="CMU Sans Serif Medium" w:cs="CMU Sans Serif Medium"/>
          </w:rPr>
          <w:t>https://www.nltk.org/api/nltk.html?highlight=witten#nltk.probability.WittenBellProbDist</w:t>
        </w:r>
      </w:hyperlink>
      <w:r w:rsidRPr="00291E41">
        <w:rPr>
          <w:rFonts w:ascii="CMU Sans Serif Medium" w:hAnsi="CMU Sans Serif Medium" w:cs="CMU Sans Serif Medium"/>
        </w:rPr>
        <w:t xml:space="preserve"> </w:t>
      </w:r>
    </w:p>
  </w:footnote>
  <w:footnote w:id="2">
    <w:p w14:paraId="5233024A" w14:textId="654856D6" w:rsidR="00B03933" w:rsidRPr="00291E41" w:rsidRDefault="00B03933">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PyCharm: </w:t>
      </w:r>
      <w:hyperlink r:id="rId2" w:history="1">
        <w:r w:rsidRPr="00291E41">
          <w:rPr>
            <w:rStyle w:val="Hyperlink"/>
            <w:rFonts w:ascii="CMU Sans Serif Medium" w:hAnsi="CMU Sans Serif Medium" w:cs="CMU Sans Serif Medium"/>
          </w:rPr>
          <w:t>https://www.jetbrains.com/pycharm/</w:t>
        </w:r>
      </w:hyperlink>
      <w:r w:rsidRPr="00291E41">
        <w:rPr>
          <w:rFonts w:ascii="CMU Sans Serif Medium" w:hAnsi="CMU Sans Serif Medium" w:cs="CMU Sans Serif Medium"/>
        </w:rPr>
        <w:t xml:space="preserve"> </w:t>
      </w:r>
    </w:p>
  </w:footnote>
  <w:footnote w:id="3">
    <w:p w14:paraId="4C6C6440" w14:textId="60C9E1F8" w:rsidR="00583B01" w:rsidRPr="00291E41" w:rsidRDefault="00583B01">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w:t>
      </w:r>
      <w:proofErr w:type="spellStart"/>
      <w:r w:rsidRPr="00291E41">
        <w:rPr>
          <w:rFonts w:ascii="CMU Sans Serif Medium" w:hAnsi="CMU Sans Serif Medium" w:cs="CMU Sans Serif Medium"/>
        </w:rPr>
        <w:t>Scikit</w:t>
      </w:r>
      <w:proofErr w:type="spellEnd"/>
      <w:r w:rsidRPr="00291E41">
        <w:rPr>
          <w:rFonts w:ascii="CMU Sans Serif Medium" w:hAnsi="CMU Sans Serif Medium" w:cs="CMU Sans Serif Medium"/>
        </w:rPr>
        <w:t xml:space="preserve">-learn: </w:t>
      </w:r>
      <w:hyperlink r:id="rId3" w:history="1">
        <w:r w:rsidRPr="00291E41">
          <w:rPr>
            <w:rStyle w:val="Hyperlink"/>
            <w:rFonts w:ascii="CMU Sans Serif Medium" w:hAnsi="CMU Sans Serif Medium" w:cs="CMU Sans Serif Medium"/>
          </w:rPr>
          <w:t>https://scikit-learn.org</w:t>
        </w:r>
      </w:hyperlink>
      <w:r w:rsidRPr="00291E41">
        <w:rPr>
          <w:rFonts w:ascii="CMU Sans Serif Medium" w:hAnsi="CMU Sans Serif Medium" w:cs="CMU Sans Serif Medium"/>
        </w:rPr>
        <w:t xml:space="preserve"> </w:t>
      </w:r>
    </w:p>
  </w:footnote>
  <w:footnote w:id="4">
    <w:p w14:paraId="1FD0A20E" w14:textId="5607B0D0" w:rsidR="00583B01" w:rsidRPr="00291E41" w:rsidRDefault="00583B01">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Matplotlib: </w:t>
      </w:r>
      <w:hyperlink r:id="rId4" w:history="1">
        <w:r w:rsidRPr="00291E41">
          <w:rPr>
            <w:rStyle w:val="Hyperlink"/>
            <w:rFonts w:ascii="CMU Sans Serif Medium" w:hAnsi="CMU Sans Serif Medium" w:cs="CMU Sans Serif Medium"/>
          </w:rPr>
          <w:t>https://matplotlib.org/</w:t>
        </w:r>
      </w:hyperlink>
      <w:r w:rsidRPr="00291E41">
        <w:rPr>
          <w:rFonts w:ascii="CMU Sans Serif Medium" w:hAnsi="CMU Sans Serif Medium" w:cs="CMU Sans Serif Medium"/>
        </w:rPr>
        <w:t xml:space="preserve"> </w:t>
      </w:r>
    </w:p>
  </w:footnote>
  <w:footnote w:id="5">
    <w:p w14:paraId="6F77A16B" w14:textId="3BE548A3" w:rsidR="00D56676" w:rsidRPr="00291E41" w:rsidRDefault="00D56676">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Python </w:t>
      </w:r>
      <w:proofErr w:type="spellStart"/>
      <w:r w:rsidRPr="00291E41">
        <w:rPr>
          <w:rFonts w:ascii="CMU Sans Serif Medium" w:hAnsi="CMU Sans Serif Medium" w:cs="CMU Sans Serif Medium"/>
        </w:rPr>
        <w:t>argparse</w:t>
      </w:r>
      <w:proofErr w:type="spellEnd"/>
      <w:r w:rsidRPr="00291E41">
        <w:rPr>
          <w:rFonts w:ascii="CMU Sans Serif Medium" w:hAnsi="CMU Sans Serif Medium" w:cs="CMU Sans Serif Medium"/>
        </w:rPr>
        <w:t xml:space="preserve"> library: </w:t>
      </w:r>
      <w:hyperlink r:id="rId5" w:history="1">
        <w:r w:rsidRPr="00291E41">
          <w:rPr>
            <w:rStyle w:val="Hyperlink"/>
            <w:rFonts w:ascii="CMU Sans Serif Medium" w:hAnsi="CMU Sans Serif Medium" w:cs="CMU Sans Serif Medium"/>
          </w:rPr>
          <w:t>https://docs.python.org/3.7/library/argparse.html</w:t>
        </w:r>
      </w:hyperlink>
      <w:r w:rsidRPr="00291E41">
        <w:rPr>
          <w:rFonts w:ascii="CMU Sans Serif Medium" w:hAnsi="CMU Sans Serif Medium" w:cs="CMU Sans Serif Medium"/>
        </w:rPr>
        <w:t xml:space="preserve"> </w:t>
      </w:r>
    </w:p>
  </w:footnote>
  <w:footnote w:id="6">
    <w:p w14:paraId="20758985" w14:textId="4716781A" w:rsidR="007F5E87" w:rsidRPr="00291E41" w:rsidRDefault="007F5E87">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w:t>
      </w:r>
      <w:proofErr w:type="spellStart"/>
      <w:r w:rsidRPr="00291E41">
        <w:rPr>
          <w:rFonts w:ascii="CMU Sans Serif Medium" w:hAnsi="CMU Sans Serif Medium" w:cs="CMU Sans Serif Medium"/>
          <w:i/>
          <w:iCs/>
        </w:rPr>
        <w:t>WittenBellProbDist</w:t>
      </w:r>
      <w:proofErr w:type="spellEnd"/>
      <w:r w:rsidRPr="00291E41">
        <w:rPr>
          <w:rFonts w:ascii="CMU Sans Serif Medium" w:hAnsi="CMU Sans Serif Medium" w:cs="CMU Sans Serif Medium"/>
        </w:rPr>
        <w:t xml:space="preserve">: </w:t>
      </w:r>
      <w:hyperlink r:id="rId6" w:anchor="nltk.probability.WittenBellProbDist" w:history="1">
        <w:r w:rsidR="0098233C" w:rsidRPr="00291E41">
          <w:rPr>
            <w:rStyle w:val="Hyperlink"/>
            <w:rFonts w:ascii="CMU Sans Serif Medium" w:hAnsi="CMU Sans Serif Medium" w:cs="CMU Sans Serif Medium"/>
          </w:rPr>
          <w:t xml:space="preserve">https://www.nltk.org/api/nltk.html?highlight=witten - </w:t>
        </w:r>
        <w:proofErr w:type="spellStart"/>
        <w:r w:rsidR="0098233C" w:rsidRPr="00291E41">
          <w:rPr>
            <w:rStyle w:val="Hyperlink"/>
            <w:rFonts w:ascii="CMU Sans Serif Medium" w:hAnsi="CMU Sans Serif Medium" w:cs="CMU Sans Serif Medium"/>
          </w:rPr>
          <w:t>nltk.probability.WittenBellProbDist</w:t>
        </w:r>
        <w:proofErr w:type="spellEnd"/>
      </w:hyperlink>
      <w:r w:rsidRPr="00291E41">
        <w:rPr>
          <w:rFonts w:ascii="CMU Sans Serif Medium" w:hAnsi="CMU Sans Serif Medium" w:cs="CMU Sans Serif Medium"/>
        </w:rPr>
        <w:t xml:space="preserve"> </w:t>
      </w:r>
    </w:p>
  </w:footnote>
  <w:footnote w:id="7">
    <w:p w14:paraId="70BD6D69" w14:textId="693F80BE" w:rsidR="003F6306" w:rsidRPr="00291E41" w:rsidRDefault="003F6306">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Pickle: </w:t>
      </w:r>
      <w:hyperlink r:id="rId7" w:history="1">
        <w:r w:rsidRPr="00291E41">
          <w:rPr>
            <w:rStyle w:val="Hyperlink"/>
            <w:rFonts w:ascii="CMU Sans Serif Medium" w:hAnsi="CMU Sans Serif Medium" w:cs="CMU Sans Serif Medium"/>
          </w:rPr>
          <w:t>https://docs.python.org/3.7/library/pickle.html</w:t>
        </w:r>
      </w:hyperlink>
      <w:r w:rsidRPr="00291E41">
        <w:rPr>
          <w:rFonts w:ascii="CMU Sans Serif Medium" w:hAnsi="CMU Sans Serif Medium" w:cs="CMU Sans Serif Medium"/>
        </w:rPr>
        <w:t xml:space="preserve"> </w:t>
      </w:r>
    </w:p>
  </w:footnote>
  <w:footnote w:id="8">
    <w:p w14:paraId="256CB899" w14:textId="43223935" w:rsidR="00B64508" w:rsidRPr="00291E41" w:rsidRDefault="00B64508">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196 = 14 tags * 14 tags.</w:t>
      </w:r>
    </w:p>
  </w:footnote>
  <w:footnote w:id="9">
    <w:p w14:paraId="23DF21BC" w14:textId="072FA041" w:rsidR="00324BF6" w:rsidRPr="00291E41" w:rsidRDefault="00324BF6">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w:t>
      </w:r>
      <w:r w:rsidRPr="00291E41">
        <w:rPr>
          <w:rFonts w:ascii="CMU Sans Serif Medium" w:hAnsi="CMU Sans Serif Medium" w:cs="CMU Sans Serif Medium"/>
        </w:rPr>
        <w:t>16,256,688</w:t>
      </w:r>
      <w:r w:rsidRPr="00291E41">
        <w:rPr>
          <w:rFonts w:ascii="CMU Sans Serif Medium" w:hAnsi="CMU Sans Serif Medium" w:cs="CMU Sans Serif Medium"/>
        </w:rPr>
        <w:t xml:space="preserve"> = </w:t>
      </w:r>
      <w:r w:rsidRPr="00291E41">
        <w:rPr>
          <w:rFonts w:ascii="CMU Sans Serif Medium" w:hAnsi="CMU Sans Serif Medium" w:cs="CMU Sans Serif Medium"/>
        </w:rPr>
        <w:t>1</w:t>
      </w:r>
      <w:r w:rsidRPr="00291E41">
        <w:rPr>
          <w:rFonts w:ascii="CMU Sans Serif Medium" w:hAnsi="CMU Sans Serif Medium" w:cs="CMU Sans Serif Medium"/>
        </w:rPr>
        <w:t>,</w:t>
      </w:r>
      <w:r w:rsidRPr="00291E41">
        <w:rPr>
          <w:rFonts w:ascii="CMU Sans Serif Medium" w:hAnsi="CMU Sans Serif Medium" w:cs="CMU Sans Serif Medium"/>
        </w:rPr>
        <w:t>161</w:t>
      </w:r>
      <w:r w:rsidRPr="00291E41">
        <w:rPr>
          <w:rFonts w:ascii="CMU Sans Serif Medium" w:hAnsi="CMU Sans Serif Medium" w:cs="CMU Sans Serif Medium"/>
        </w:rPr>
        <w:t>,</w:t>
      </w:r>
      <w:r w:rsidRPr="00291E41">
        <w:rPr>
          <w:rFonts w:ascii="CMU Sans Serif Medium" w:hAnsi="CMU Sans Serif Medium" w:cs="CMU Sans Serif Medium"/>
        </w:rPr>
        <w:t>192</w:t>
      </w:r>
      <w:r w:rsidRPr="00291E41">
        <w:rPr>
          <w:rFonts w:ascii="CMU Sans Serif Medium" w:hAnsi="CMU Sans Serif Medium" w:cs="CMU Sans Serif Medium"/>
        </w:rPr>
        <w:t xml:space="preserve"> words in the Brown corpus * 14 tags</w:t>
      </w:r>
      <w:r w:rsidR="007D79A8" w:rsidRPr="00291E41">
        <w:rPr>
          <w:rFonts w:ascii="CMU Sans Serif Medium" w:hAnsi="CMU Sans Serif Medium" w:cs="CMU Sans Serif Medium"/>
        </w:rPr>
        <w:t>.</w:t>
      </w:r>
    </w:p>
  </w:footnote>
  <w:footnote w:id="10">
    <w:p w14:paraId="0C9730BB" w14:textId="2EBB84BA" w:rsidR="002229E1" w:rsidRPr="00291E41" w:rsidRDefault="002229E1">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Floresta Treebank: </w:t>
      </w:r>
      <w:hyperlink r:id="rId8" w:history="1">
        <w:r w:rsidRPr="00291E41">
          <w:rPr>
            <w:rStyle w:val="Hyperlink"/>
            <w:rFonts w:ascii="CMU Sans Serif Medium" w:hAnsi="CMU Sans Serif Medium" w:cs="CMU Sans Serif Medium"/>
          </w:rPr>
          <w:t>https://www.linguateca.pt/Floresta/</w:t>
        </w:r>
      </w:hyperlink>
      <w:r w:rsidRPr="00291E41">
        <w:rPr>
          <w:rFonts w:ascii="CMU Sans Serif Medium" w:hAnsi="CMU Sans Serif Medium" w:cs="CMU Sans Serif Medium"/>
        </w:rPr>
        <w:t xml:space="preserve"> </w:t>
      </w:r>
    </w:p>
  </w:footnote>
  <w:footnote w:id="11">
    <w:p w14:paraId="616634C2" w14:textId="506899CA" w:rsidR="007400AC" w:rsidRPr="00291E41" w:rsidRDefault="007400AC">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283 </w:t>
      </w:r>
      <w:r w:rsidR="00556EA2" w:rsidRPr="00291E41">
        <w:rPr>
          <w:rFonts w:ascii="CMU Sans Serif Medium" w:hAnsi="CMU Sans Serif Medium" w:cs="CMU Sans Serif Medium"/>
        </w:rPr>
        <w:t xml:space="preserve">POS </w:t>
      </w:r>
      <w:r w:rsidRPr="00291E41">
        <w:rPr>
          <w:rFonts w:ascii="CMU Sans Serif Medium" w:hAnsi="CMU Sans Serif Medium" w:cs="CMU Sans Serif Medium"/>
        </w:rPr>
        <w:t xml:space="preserve">tags </w:t>
      </w:r>
      <w:r w:rsidRPr="00291E41">
        <w:rPr>
          <w:rFonts w:ascii="CMU Sans Serif Medium" w:hAnsi="CMU Sans Serif Medium" w:cs="CMU Sans Serif Medium"/>
        </w:rPr>
        <w:t xml:space="preserve">includes all </w:t>
      </w:r>
      <w:r w:rsidRPr="00291E41">
        <w:rPr>
          <w:rFonts w:ascii="CMU Sans Serif Medium" w:hAnsi="CMU Sans Serif Medium" w:cs="CMU Sans Serif Medium"/>
        </w:rPr>
        <w:t xml:space="preserve">merging </w:t>
      </w:r>
      <w:r w:rsidRPr="00291E41">
        <w:rPr>
          <w:rFonts w:ascii="CMU Sans Serif Medium" w:hAnsi="CMU Sans Serif Medium" w:cs="CMU Sans Serif Medium"/>
        </w:rPr>
        <w:t>combinations of tags that can be merged</w:t>
      </w:r>
      <w:r w:rsidR="00F0647D" w:rsidRPr="00291E41">
        <w:rPr>
          <w:rFonts w:ascii="CMU Sans Serif Medium" w:hAnsi="CMU Sans Serif Medium" w:cs="CMU Sans Serif Medium"/>
        </w:rPr>
        <w:t>, which is c</w:t>
      </w:r>
      <w:r w:rsidRPr="00291E41">
        <w:rPr>
          <w:rFonts w:ascii="CMU Sans Serif Medium" w:hAnsi="CMU Sans Serif Medium" w:cs="CMU Sans Serif Medium"/>
        </w:rPr>
        <w:t>heck</w:t>
      </w:r>
      <w:r w:rsidR="00F0647D" w:rsidRPr="00291E41">
        <w:rPr>
          <w:rFonts w:ascii="CMU Sans Serif Medium" w:hAnsi="CMU Sans Serif Medium" w:cs="CMU Sans Serif Medium"/>
        </w:rPr>
        <w:t>ed</w:t>
      </w:r>
      <w:r w:rsidRPr="00291E41">
        <w:rPr>
          <w:rFonts w:ascii="CMU Sans Serif Medium" w:hAnsi="CMU Sans Serif Medium" w:cs="CMU Sans Serif Medium"/>
        </w:rPr>
        <w:t xml:space="preserve"> by retrieving </w:t>
      </w:r>
      <w:r w:rsidR="00F0647D" w:rsidRPr="00291E41">
        <w:rPr>
          <w:rFonts w:ascii="CMU Sans Serif Medium" w:hAnsi="CMU Sans Serif Medium" w:cs="CMU Sans Serif Medium"/>
        </w:rPr>
        <w:t xml:space="preserve">all the </w:t>
      </w:r>
      <w:r w:rsidRPr="00291E41">
        <w:rPr>
          <w:rFonts w:ascii="CMU Sans Serif Medium" w:hAnsi="CMU Sans Serif Medium" w:cs="CMU Sans Serif Medium"/>
        </w:rPr>
        <w:t>unique values from the list of all tags in the data</w:t>
      </w:r>
      <w:r w:rsidR="00F0647D" w:rsidRPr="00291E41">
        <w:rPr>
          <w:rFonts w:ascii="CMU Sans Serif Medium" w:hAnsi="CMU Sans Serif Medium" w:cs="CMU Sans Serif Medium"/>
        </w:rPr>
        <w:t xml:space="preserve">. POS tags: </w:t>
      </w:r>
      <w:hyperlink r:id="rId9" w:history="1">
        <w:r w:rsidR="00F0647D" w:rsidRPr="00291E41">
          <w:rPr>
            <w:rStyle w:val="Hyperlink"/>
            <w:rFonts w:ascii="CMU Sans Serif Medium" w:hAnsi="CMU Sans Serif Medium" w:cs="CMU Sans Serif Medium"/>
          </w:rPr>
          <w:t>http://korpus.uib.no/icame/manuals/BROWN/INDEX.HTM#bc6</w:t>
        </w:r>
      </w:hyperlink>
      <w:r w:rsidR="00F0647D" w:rsidRPr="00291E41">
        <w:rPr>
          <w:rFonts w:ascii="CMU Sans Serif Medium" w:hAnsi="CMU Sans Serif Medium" w:cs="CMU Sans Serif Medium"/>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F230D"/>
    <w:multiLevelType w:val="multilevel"/>
    <w:tmpl w:val="BC70B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C122F3"/>
    <w:multiLevelType w:val="multilevel"/>
    <w:tmpl w:val="FD3C9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E0705"/>
    <w:multiLevelType w:val="hybridMultilevel"/>
    <w:tmpl w:val="D6200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9315CE"/>
    <w:multiLevelType w:val="hybridMultilevel"/>
    <w:tmpl w:val="58E6DD4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15C54D56"/>
    <w:multiLevelType w:val="multilevel"/>
    <w:tmpl w:val="00504D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81721F"/>
    <w:multiLevelType w:val="hybridMultilevel"/>
    <w:tmpl w:val="DC0E8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8" w15:restartNumberingAfterBreak="0">
    <w:nsid w:val="240A5AB1"/>
    <w:multiLevelType w:val="hybridMultilevel"/>
    <w:tmpl w:val="040E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7215C5"/>
    <w:multiLevelType w:val="hybridMultilevel"/>
    <w:tmpl w:val="A21448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B243EA2"/>
    <w:multiLevelType w:val="multilevel"/>
    <w:tmpl w:val="00C04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C0452C0"/>
    <w:multiLevelType w:val="hybridMultilevel"/>
    <w:tmpl w:val="C262BE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EF7058B"/>
    <w:multiLevelType w:val="multilevel"/>
    <w:tmpl w:val="8CD2D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8459B1"/>
    <w:multiLevelType w:val="multilevel"/>
    <w:tmpl w:val="426E0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734086"/>
    <w:multiLevelType w:val="multilevel"/>
    <w:tmpl w:val="2CDC7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31A55EE"/>
    <w:multiLevelType w:val="hybridMultilevel"/>
    <w:tmpl w:val="9D487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CB689A"/>
    <w:multiLevelType w:val="multilevel"/>
    <w:tmpl w:val="6E80C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8642FB"/>
    <w:multiLevelType w:val="hybridMultilevel"/>
    <w:tmpl w:val="9AAE8F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FA74C56"/>
    <w:multiLevelType w:val="multilevel"/>
    <w:tmpl w:val="6C74F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68B2DEC"/>
    <w:multiLevelType w:val="multilevel"/>
    <w:tmpl w:val="F80099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171320"/>
    <w:multiLevelType w:val="multilevel"/>
    <w:tmpl w:val="B7AA8A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B556DA4"/>
    <w:multiLevelType w:val="multilevel"/>
    <w:tmpl w:val="E3A6D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F3A6064"/>
    <w:multiLevelType w:val="multilevel"/>
    <w:tmpl w:val="2CF89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ABA7ACE"/>
    <w:multiLevelType w:val="hybridMultilevel"/>
    <w:tmpl w:val="F264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B967320"/>
    <w:multiLevelType w:val="hybridMultilevel"/>
    <w:tmpl w:val="D47C4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12A8E"/>
    <w:multiLevelType w:val="hybridMultilevel"/>
    <w:tmpl w:val="6B16B8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8" w15:restartNumberingAfterBreak="0">
    <w:nsid w:val="7D1D188A"/>
    <w:multiLevelType w:val="multilevel"/>
    <w:tmpl w:val="542E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ED4BA4"/>
    <w:multiLevelType w:val="multilevel"/>
    <w:tmpl w:val="15304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7"/>
  </w:num>
  <w:num w:numId="5">
    <w:abstractNumId w:val="28"/>
  </w:num>
  <w:num w:numId="6">
    <w:abstractNumId w:val="29"/>
  </w:num>
  <w:num w:numId="7">
    <w:abstractNumId w:val="16"/>
  </w:num>
  <w:num w:numId="8">
    <w:abstractNumId w:val="3"/>
  </w:num>
  <w:num w:numId="9">
    <w:abstractNumId w:val="27"/>
  </w:num>
  <w:num w:numId="10">
    <w:abstractNumId w:val="4"/>
  </w:num>
  <w:num w:numId="11">
    <w:abstractNumId w:val="22"/>
  </w:num>
  <w:num w:numId="12">
    <w:abstractNumId w:val="8"/>
  </w:num>
  <w:num w:numId="13">
    <w:abstractNumId w:val="21"/>
  </w:num>
  <w:num w:numId="14">
    <w:abstractNumId w:val="10"/>
  </w:num>
  <w:num w:numId="15">
    <w:abstractNumId w:val="20"/>
  </w:num>
  <w:num w:numId="16">
    <w:abstractNumId w:val="14"/>
  </w:num>
  <w:num w:numId="17">
    <w:abstractNumId w:val="13"/>
  </w:num>
  <w:num w:numId="18">
    <w:abstractNumId w:val="15"/>
  </w:num>
  <w:num w:numId="19">
    <w:abstractNumId w:val="26"/>
  </w:num>
  <w:num w:numId="20">
    <w:abstractNumId w:val="11"/>
  </w:num>
  <w:num w:numId="21">
    <w:abstractNumId w:val="9"/>
  </w:num>
  <w:num w:numId="22">
    <w:abstractNumId w:val="12"/>
  </w:num>
  <w:num w:numId="23">
    <w:abstractNumId w:val="0"/>
  </w:num>
  <w:num w:numId="24">
    <w:abstractNumId w:val="23"/>
  </w:num>
  <w:num w:numId="25">
    <w:abstractNumId w:val="1"/>
  </w:num>
  <w:num w:numId="26">
    <w:abstractNumId w:val="24"/>
  </w:num>
  <w:num w:numId="27">
    <w:abstractNumId w:val="17"/>
  </w:num>
  <w:num w:numId="28">
    <w:abstractNumId w:val="18"/>
  </w:num>
  <w:num w:numId="29">
    <w:abstractNumId w:val="19"/>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7C5C"/>
    <w:rsid w:val="00011AD5"/>
    <w:rsid w:val="00013034"/>
    <w:rsid w:val="000160FC"/>
    <w:rsid w:val="00022082"/>
    <w:rsid w:val="00027032"/>
    <w:rsid w:val="000340B8"/>
    <w:rsid w:val="00034695"/>
    <w:rsid w:val="00035347"/>
    <w:rsid w:val="00037AB8"/>
    <w:rsid w:val="0004257B"/>
    <w:rsid w:val="00045301"/>
    <w:rsid w:val="000459C1"/>
    <w:rsid w:val="00045D24"/>
    <w:rsid w:val="00054536"/>
    <w:rsid w:val="000548D6"/>
    <w:rsid w:val="00060B09"/>
    <w:rsid w:val="00067D1B"/>
    <w:rsid w:val="00067E90"/>
    <w:rsid w:val="00072158"/>
    <w:rsid w:val="00073387"/>
    <w:rsid w:val="00081CE3"/>
    <w:rsid w:val="00090233"/>
    <w:rsid w:val="000968F4"/>
    <w:rsid w:val="000A0AB0"/>
    <w:rsid w:val="000A1DC5"/>
    <w:rsid w:val="000A2374"/>
    <w:rsid w:val="000A6669"/>
    <w:rsid w:val="000B27C6"/>
    <w:rsid w:val="000B4E07"/>
    <w:rsid w:val="000B5A5D"/>
    <w:rsid w:val="000C1963"/>
    <w:rsid w:val="000C53EF"/>
    <w:rsid w:val="000C5595"/>
    <w:rsid w:val="000D03B1"/>
    <w:rsid w:val="000D0F81"/>
    <w:rsid w:val="000D1723"/>
    <w:rsid w:val="000D1B81"/>
    <w:rsid w:val="000D326C"/>
    <w:rsid w:val="000D3663"/>
    <w:rsid w:val="000E1E53"/>
    <w:rsid w:val="000E464B"/>
    <w:rsid w:val="000E46AA"/>
    <w:rsid w:val="000E48C1"/>
    <w:rsid w:val="000E4A0E"/>
    <w:rsid w:val="000E702C"/>
    <w:rsid w:val="000E7FC3"/>
    <w:rsid w:val="000F06B3"/>
    <w:rsid w:val="000F6C20"/>
    <w:rsid w:val="0010457F"/>
    <w:rsid w:val="001067CB"/>
    <w:rsid w:val="00110FB5"/>
    <w:rsid w:val="00113B74"/>
    <w:rsid w:val="001143FE"/>
    <w:rsid w:val="001226D1"/>
    <w:rsid w:val="001235E6"/>
    <w:rsid w:val="0012403B"/>
    <w:rsid w:val="00124595"/>
    <w:rsid w:val="00124C50"/>
    <w:rsid w:val="0012724F"/>
    <w:rsid w:val="00127614"/>
    <w:rsid w:val="0013541F"/>
    <w:rsid w:val="0014214A"/>
    <w:rsid w:val="001427A9"/>
    <w:rsid w:val="00143C69"/>
    <w:rsid w:val="001476F1"/>
    <w:rsid w:val="00150998"/>
    <w:rsid w:val="001516BB"/>
    <w:rsid w:val="0015416D"/>
    <w:rsid w:val="0016646D"/>
    <w:rsid w:val="00175DE5"/>
    <w:rsid w:val="00177C9C"/>
    <w:rsid w:val="001832D1"/>
    <w:rsid w:val="00184250"/>
    <w:rsid w:val="0018624B"/>
    <w:rsid w:val="00190998"/>
    <w:rsid w:val="00193A3F"/>
    <w:rsid w:val="00197CC0"/>
    <w:rsid w:val="001A14FC"/>
    <w:rsid w:val="001A469C"/>
    <w:rsid w:val="001A639F"/>
    <w:rsid w:val="001B3221"/>
    <w:rsid w:val="001C15A6"/>
    <w:rsid w:val="001C1A31"/>
    <w:rsid w:val="001D0513"/>
    <w:rsid w:val="001D1535"/>
    <w:rsid w:val="001D155A"/>
    <w:rsid w:val="001E2515"/>
    <w:rsid w:val="001E260D"/>
    <w:rsid w:val="001E26F8"/>
    <w:rsid w:val="001E283C"/>
    <w:rsid w:val="001E679D"/>
    <w:rsid w:val="001E6CDF"/>
    <w:rsid w:val="001F3E3A"/>
    <w:rsid w:val="0020140D"/>
    <w:rsid w:val="002039A9"/>
    <w:rsid w:val="00205C5A"/>
    <w:rsid w:val="00210652"/>
    <w:rsid w:val="00211BC0"/>
    <w:rsid w:val="00211F1E"/>
    <w:rsid w:val="002174E4"/>
    <w:rsid w:val="002224B0"/>
    <w:rsid w:val="002229E1"/>
    <w:rsid w:val="00223CEF"/>
    <w:rsid w:val="00233994"/>
    <w:rsid w:val="0024120A"/>
    <w:rsid w:val="00244D3D"/>
    <w:rsid w:val="002450E8"/>
    <w:rsid w:val="002455A1"/>
    <w:rsid w:val="00245D22"/>
    <w:rsid w:val="00247369"/>
    <w:rsid w:val="0025117D"/>
    <w:rsid w:val="002549CA"/>
    <w:rsid w:val="00263118"/>
    <w:rsid w:val="00267CFC"/>
    <w:rsid w:val="002720CC"/>
    <w:rsid w:val="002766A1"/>
    <w:rsid w:val="00283CEB"/>
    <w:rsid w:val="00284ADB"/>
    <w:rsid w:val="00291E41"/>
    <w:rsid w:val="00292976"/>
    <w:rsid w:val="002A2241"/>
    <w:rsid w:val="002A3C1E"/>
    <w:rsid w:val="002B095A"/>
    <w:rsid w:val="002B19B0"/>
    <w:rsid w:val="002B2B26"/>
    <w:rsid w:val="002B47B7"/>
    <w:rsid w:val="002B56E8"/>
    <w:rsid w:val="002C0EA3"/>
    <w:rsid w:val="002C26C1"/>
    <w:rsid w:val="002C59AF"/>
    <w:rsid w:val="002C5F30"/>
    <w:rsid w:val="002C5F40"/>
    <w:rsid w:val="002C5F73"/>
    <w:rsid w:val="002C63A7"/>
    <w:rsid w:val="002D1EFF"/>
    <w:rsid w:val="002D2D8B"/>
    <w:rsid w:val="002D3A7A"/>
    <w:rsid w:val="002D5F7B"/>
    <w:rsid w:val="002E1CAB"/>
    <w:rsid w:val="002E2FCA"/>
    <w:rsid w:val="002E38D3"/>
    <w:rsid w:val="002E4D04"/>
    <w:rsid w:val="002E6DC6"/>
    <w:rsid w:val="002F26B4"/>
    <w:rsid w:val="002F4BF4"/>
    <w:rsid w:val="002F4C6B"/>
    <w:rsid w:val="002F5297"/>
    <w:rsid w:val="002F75C4"/>
    <w:rsid w:val="0030481A"/>
    <w:rsid w:val="00305DFB"/>
    <w:rsid w:val="00306CC0"/>
    <w:rsid w:val="0030773C"/>
    <w:rsid w:val="003105E7"/>
    <w:rsid w:val="003113C7"/>
    <w:rsid w:val="00311A36"/>
    <w:rsid w:val="00312E68"/>
    <w:rsid w:val="0031461C"/>
    <w:rsid w:val="003152F3"/>
    <w:rsid w:val="003170F1"/>
    <w:rsid w:val="003175BA"/>
    <w:rsid w:val="00317B57"/>
    <w:rsid w:val="00321646"/>
    <w:rsid w:val="00322EDE"/>
    <w:rsid w:val="00323BB6"/>
    <w:rsid w:val="00323F30"/>
    <w:rsid w:val="00324984"/>
    <w:rsid w:val="00324BF6"/>
    <w:rsid w:val="00326355"/>
    <w:rsid w:val="00334F2A"/>
    <w:rsid w:val="00335260"/>
    <w:rsid w:val="003352EA"/>
    <w:rsid w:val="0033620F"/>
    <w:rsid w:val="00343AC0"/>
    <w:rsid w:val="00343D0F"/>
    <w:rsid w:val="00344B77"/>
    <w:rsid w:val="0034770B"/>
    <w:rsid w:val="00352FB0"/>
    <w:rsid w:val="00357731"/>
    <w:rsid w:val="00361C3F"/>
    <w:rsid w:val="00361C7D"/>
    <w:rsid w:val="00362273"/>
    <w:rsid w:val="0036309F"/>
    <w:rsid w:val="00364641"/>
    <w:rsid w:val="0036477B"/>
    <w:rsid w:val="00366E08"/>
    <w:rsid w:val="003672B6"/>
    <w:rsid w:val="00377D0D"/>
    <w:rsid w:val="00381D39"/>
    <w:rsid w:val="003821B0"/>
    <w:rsid w:val="0038346E"/>
    <w:rsid w:val="00384FB8"/>
    <w:rsid w:val="00386240"/>
    <w:rsid w:val="00386948"/>
    <w:rsid w:val="00387275"/>
    <w:rsid w:val="003903F6"/>
    <w:rsid w:val="00395982"/>
    <w:rsid w:val="00397159"/>
    <w:rsid w:val="00397624"/>
    <w:rsid w:val="003A0C00"/>
    <w:rsid w:val="003A4455"/>
    <w:rsid w:val="003A77C7"/>
    <w:rsid w:val="003B1D26"/>
    <w:rsid w:val="003B1F61"/>
    <w:rsid w:val="003B74F2"/>
    <w:rsid w:val="003C00DE"/>
    <w:rsid w:val="003C272F"/>
    <w:rsid w:val="003C47D1"/>
    <w:rsid w:val="003C4FA3"/>
    <w:rsid w:val="003C4FF1"/>
    <w:rsid w:val="003D128C"/>
    <w:rsid w:val="003D2B4E"/>
    <w:rsid w:val="003D3DC3"/>
    <w:rsid w:val="003D459E"/>
    <w:rsid w:val="003F4E4C"/>
    <w:rsid w:val="003F4EBA"/>
    <w:rsid w:val="003F6306"/>
    <w:rsid w:val="00400C0D"/>
    <w:rsid w:val="00410E2C"/>
    <w:rsid w:val="004149E1"/>
    <w:rsid w:val="00416315"/>
    <w:rsid w:val="00422515"/>
    <w:rsid w:val="00422A5A"/>
    <w:rsid w:val="0042358F"/>
    <w:rsid w:val="00426AA8"/>
    <w:rsid w:val="00427210"/>
    <w:rsid w:val="0043238A"/>
    <w:rsid w:val="00432D86"/>
    <w:rsid w:val="00434ADE"/>
    <w:rsid w:val="0043667A"/>
    <w:rsid w:val="00437507"/>
    <w:rsid w:val="00446639"/>
    <w:rsid w:val="0044697B"/>
    <w:rsid w:val="004500AB"/>
    <w:rsid w:val="00456989"/>
    <w:rsid w:val="00456FE1"/>
    <w:rsid w:val="00462A3F"/>
    <w:rsid w:val="00464219"/>
    <w:rsid w:val="00464C95"/>
    <w:rsid w:val="004918BE"/>
    <w:rsid w:val="0049402A"/>
    <w:rsid w:val="0049528D"/>
    <w:rsid w:val="0049704D"/>
    <w:rsid w:val="004A15CF"/>
    <w:rsid w:val="004A2081"/>
    <w:rsid w:val="004B2D27"/>
    <w:rsid w:val="004B559E"/>
    <w:rsid w:val="004B6168"/>
    <w:rsid w:val="004B62EA"/>
    <w:rsid w:val="004C1D58"/>
    <w:rsid w:val="004C1D9D"/>
    <w:rsid w:val="004C42D6"/>
    <w:rsid w:val="004C4D1E"/>
    <w:rsid w:val="004C61C9"/>
    <w:rsid w:val="004D5ECB"/>
    <w:rsid w:val="004D74AD"/>
    <w:rsid w:val="004E2C12"/>
    <w:rsid w:val="004E3FA1"/>
    <w:rsid w:val="004F2741"/>
    <w:rsid w:val="004F3A2A"/>
    <w:rsid w:val="004F4F74"/>
    <w:rsid w:val="004F688B"/>
    <w:rsid w:val="00500A32"/>
    <w:rsid w:val="005110B8"/>
    <w:rsid w:val="00511B3D"/>
    <w:rsid w:val="005154DD"/>
    <w:rsid w:val="005158CB"/>
    <w:rsid w:val="0051694E"/>
    <w:rsid w:val="00517A5E"/>
    <w:rsid w:val="00517E35"/>
    <w:rsid w:val="00521592"/>
    <w:rsid w:val="00521BCE"/>
    <w:rsid w:val="00524ACE"/>
    <w:rsid w:val="00526EEB"/>
    <w:rsid w:val="00533135"/>
    <w:rsid w:val="0053475F"/>
    <w:rsid w:val="005405DB"/>
    <w:rsid w:val="00540DDC"/>
    <w:rsid w:val="00541EB8"/>
    <w:rsid w:val="005505DF"/>
    <w:rsid w:val="00551B78"/>
    <w:rsid w:val="00551DF4"/>
    <w:rsid w:val="0055272E"/>
    <w:rsid w:val="00553F9F"/>
    <w:rsid w:val="00556305"/>
    <w:rsid w:val="00556762"/>
    <w:rsid w:val="00556C19"/>
    <w:rsid w:val="00556EA2"/>
    <w:rsid w:val="00564ABC"/>
    <w:rsid w:val="00570FCF"/>
    <w:rsid w:val="00575BB3"/>
    <w:rsid w:val="00580610"/>
    <w:rsid w:val="00582B2E"/>
    <w:rsid w:val="00582DBF"/>
    <w:rsid w:val="00583B01"/>
    <w:rsid w:val="005844D6"/>
    <w:rsid w:val="00586474"/>
    <w:rsid w:val="00586CD1"/>
    <w:rsid w:val="00591B37"/>
    <w:rsid w:val="00597B4B"/>
    <w:rsid w:val="005A186F"/>
    <w:rsid w:val="005A2625"/>
    <w:rsid w:val="005A36B2"/>
    <w:rsid w:val="005A5E4F"/>
    <w:rsid w:val="005A7647"/>
    <w:rsid w:val="005B1711"/>
    <w:rsid w:val="005B398D"/>
    <w:rsid w:val="005B40B3"/>
    <w:rsid w:val="005B5EE1"/>
    <w:rsid w:val="005B7A6A"/>
    <w:rsid w:val="005B7D27"/>
    <w:rsid w:val="005C0B71"/>
    <w:rsid w:val="005C6C42"/>
    <w:rsid w:val="005D348B"/>
    <w:rsid w:val="005D6747"/>
    <w:rsid w:val="005D7423"/>
    <w:rsid w:val="005D76BD"/>
    <w:rsid w:val="005D7F5E"/>
    <w:rsid w:val="005E6823"/>
    <w:rsid w:val="005F1CE3"/>
    <w:rsid w:val="005F2853"/>
    <w:rsid w:val="005F5A15"/>
    <w:rsid w:val="00601C7A"/>
    <w:rsid w:val="00602FEF"/>
    <w:rsid w:val="00603C07"/>
    <w:rsid w:val="006041BA"/>
    <w:rsid w:val="0060717C"/>
    <w:rsid w:val="00612D39"/>
    <w:rsid w:val="0061501B"/>
    <w:rsid w:val="00616D61"/>
    <w:rsid w:val="00617D05"/>
    <w:rsid w:val="00632A46"/>
    <w:rsid w:val="00641EBC"/>
    <w:rsid w:val="0064466F"/>
    <w:rsid w:val="00646B20"/>
    <w:rsid w:val="00647143"/>
    <w:rsid w:val="006474AE"/>
    <w:rsid w:val="00647509"/>
    <w:rsid w:val="006522CE"/>
    <w:rsid w:val="00660D88"/>
    <w:rsid w:val="006612FB"/>
    <w:rsid w:val="00664484"/>
    <w:rsid w:val="00665C78"/>
    <w:rsid w:val="00665FB1"/>
    <w:rsid w:val="006744B1"/>
    <w:rsid w:val="00674BD7"/>
    <w:rsid w:val="006750DF"/>
    <w:rsid w:val="0068501D"/>
    <w:rsid w:val="006868FA"/>
    <w:rsid w:val="00687B49"/>
    <w:rsid w:val="00690DA3"/>
    <w:rsid w:val="006917B4"/>
    <w:rsid w:val="00693253"/>
    <w:rsid w:val="00694D5A"/>
    <w:rsid w:val="006954A6"/>
    <w:rsid w:val="006954C8"/>
    <w:rsid w:val="0069665D"/>
    <w:rsid w:val="006A020C"/>
    <w:rsid w:val="006A2BC0"/>
    <w:rsid w:val="006A4139"/>
    <w:rsid w:val="006A65AC"/>
    <w:rsid w:val="006B2D3F"/>
    <w:rsid w:val="006B4A36"/>
    <w:rsid w:val="006B50A6"/>
    <w:rsid w:val="006B795B"/>
    <w:rsid w:val="006C2501"/>
    <w:rsid w:val="006C3CC0"/>
    <w:rsid w:val="006C43F1"/>
    <w:rsid w:val="006C667B"/>
    <w:rsid w:val="006D1B8B"/>
    <w:rsid w:val="006D7AFE"/>
    <w:rsid w:val="006E75A0"/>
    <w:rsid w:val="006F3D10"/>
    <w:rsid w:val="006F4647"/>
    <w:rsid w:val="006F568F"/>
    <w:rsid w:val="006F73A2"/>
    <w:rsid w:val="006F7462"/>
    <w:rsid w:val="006F7F34"/>
    <w:rsid w:val="00704542"/>
    <w:rsid w:val="00707FFD"/>
    <w:rsid w:val="00711BD9"/>
    <w:rsid w:val="00715CC7"/>
    <w:rsid w:val="00720553"/>
    <w:rsid w:val="00720B72"/>
    <w:rsid w:val="00726716"/>
    <w:rsid w:val="0072694F"/>
    <w:rsid w:val="00727219"/>
    <w:rsid w:val="007304F6"/>
    <w:rsid w:val="007338F8"/>
    <w:rsid w:val="007400AC"/>
    <w:rsid w:val="00742428"/>
    <w:rsid w:val="00744AD7"/>
    <w:rsid w:val="007453FA"/>
    <w:rsid w:val="00750B38"/>
    <w:rsid w:val="00750B54"/>
    <w:rsid w:val="0075482B"/>
    <w:rsid w:val="007561C1"/>
    <w:rsid w:val="00756925"/>
    <w:rsid w:val="00763B60"/>
    <w:rsid w:val="00764A46"/>
    <w:rsid w:val="007657AE"/>
    <w:rsid w:val="00767D70"/>
    <w:rsid w:val="0077308A"/>
    <w:rsid w:val="0077577A"/>
    <w:rsid w:val="007762A8"/>
    <w:rsid w:val="007762C6"/>
    <w:rsid w:val="00777943"/>
    <w:rsid w:val="00786EB1"/>
    <w:rsid w:val="00792276"/>
    <w:rsid w:val="00792DB2"/>
    <w:rsid w:val="00794754"/>
    <w:rsid w:val="007967DE"/>
    <w:rsid w:val="007A0274"/>
    <w:rsid w:val="007A1EE0"/>
    <w:rsid w:val="007A2565"/>
    <w:rsid w:val="007A287E"/>
    <w:rsid w:val="007A3878"/>
    <w:rsid w:val="007A4215"/>
    <w:rsid w:val="007B3763"/>
    <w:rsid w:val="007B3767"/>
    <w:rsid w:val="007B493D"/>
    <w:rsid w:val="007B4A92"/>
    <w:rsid w:val="007B5C90"/>
    <w:rsid w:val="007C2B33"/>
    <w:rsid w:val="007D1A7F"/>
    <w:rsid w:val="007D3324"/>
    <w:rsid w:val="007D5C4B"/>
    <w:rsid w:val="007D6A3A"/>
    <w:rsid w:val="007D79A8"/>
    <w:rsid w:val="007E109D"/>
    <w:rsid w:val="007E20AB"/>
    <w:rsid w:val="007E416C"/>
    <w:rsid w:val="007F2B50"/>
    <w:rsid w:val="007F44BB"/>
    <w:rsid w:val="007F4862"/>
    <w:rsid w:val="007F5E87"/>
    <w:rsid w:val="00801073"/>
    <w:rsid w:val="00801CB3"/>
    <w:rsid w:val="008023A3"/>
    <w:rsid w:val="0080333E"/>
    <w:rsid w:val="00804CC3"/>
    <w:rsid w:val="00807D70"/>
    <w:rsid w:val="008108BA"/>
    <w:rsid w:val="008119E1"/>
    <w:rsid w:val="00811F3C"/>
    <w:rsid w:val="00816A44"/>
    <w:rsid w:val="00820071"/>
    <w:rsid w:val="00821A5D"/>
    <w:rsid w:val="00822B6E"/>
    <w:rsid w:val="008248C3"/>
    <w:rsid w:val="00825E1A"/>
    <w:rsid w:val="008270AC"/>
    <w:rsid w:val="0083247C"/>
    <w:rsid w:val="0083617E"/>
    <w:rsid w:val="008371D1"/>
    <w:rsid w:val="00837F25"/>
    <w:rsid w:val="008412B5"/>
    <w:rsid w:val="00841A20"/>
    <w:rsid w:val="0084526B"/>
    <w:rsid w:val="008459BF"/>
    <w:rsid w:val="008535A2"/>
    <w:rsid w:val="0085768B"/>
    <w:rsid w:val="00857DC3"/>
    <w:rsid w:val="00861117"/>
    <w:rsid w:val="008624FC"/>
    <w:rsid w:val="008661EC"/>
    <w:rsid w:val="0087340B"/>
    <w:rsid w:val="0087486D"/>
    <w:rsid w:val="00874B54"/>
    <w:rsid w:val="00875455"/>
    <w:rsid w:val="00883623"/>
    <w:rsid w:val="008854BE"/>
    <w:rsid w:val="00885CA7"/>
    <w:rsid w:val="00894C47"/>
    <w:rsid w:val="00895C0B"/>
    <w:rsid w:val="008968DB"/>
    <w:rsid w:val="008A1234"/>
    <w:rsid w:val="008A2ACE"/>
    <w:rsid w:val="008A5476"/>
    <w:rsid w:val="008A59B6"/>
    <w:rsid w:val="008A72E9"/>
    <w:rsid w:val="008B0F7C"/>
    <w:rsid w:val="008B124C"/>
    <w:rsid w:val="008B376E"/>
    <w:rsid w:val="008B5554"/>
    <w:rsid w:val="008B659C"/>
    <w:rsid w:val="008C276A"/>
    <w:rsid w:val="008C6ADF"/>
    <w:rsid w:val="008C7966"/>
    <w:rsid w:val="008D0C65"/>
    <w:rsid w:val="008D3F9A"/>
    <w:rsid w:val="008E0497"/>
    <w:rsid w:val="008E065B"/>
    <w:rsid w:val="008E38ED"/>
    <w:rsid w:val="008F12FC"/>
    <w:rsid w:val="008F2211"/>
    <w:rsid w:val="008F48E5"/>
    <w:rsid w:val="008F4CC6"/>
    <w:rsid w:val="008F6FCF"/>
    <w:rsid w:val="009009CB"/>
    <w:rsid w:val="00900BE4"/>
    <w:rsid w:val="00902E0A"/>
    <w:rsid w:val="00904745"/>
    <w:rsid w:val="0090713E"/>
    <w:rsid w:val="00907395"/>
    <w:rsid w:val="009109E9"/>
    <w:rsid w:val="00910CEA"/>
    <w:rsid w:val="009113E6"/>
    <w:rsid w:val="00913A6F"/>
    <w:rsid w:val="009141D4"/>
    <w:rsid w:val="009143C9"/>
    <w:rsid w:val="0091563B"/>
    <w:rsid w:val="00916F3B"/>
    <w:rsid w:val="00917C54"/>
    <w:rsid w:val="00922207"/>
    <w:rsid w:val="00932583"/>
    <w:rsid w:val="009403A2"/>
    <w:rsid w:val="009464E5"/>
    <w:rsid w:val="009503BB"/>
    <w:rsid w:val="00950487"/>
    <w:rsid w:val="00956758"/>
    <w:rsid w:val="00957449"/>
    <w:rsid w:val="009602BC"/>
    <w:rsid w:val="009607D1"/>
    <w:rsid w:val="00962854"/>
    <w:rsid w:val="0096316F"/>
    <w:rsid w:val="00970CD8"/>
    <w:rsid w:val="00971029"/>
    <w:rsid w:val="0097470D"/>
    <w:rsid w:val="009811BC"/>
    <w:rsid w:val="0098135D"/>
    <w:rsid w:val="009820F9"/>
    <w:rsid w:val="0098233C"/>
    <w:rsid w:val="00982D93"/>
    <w:rsid w:val="00987F93"/>
    <w:rsid w:val="009915FC"/>
    <w:rsid w:val="00992D29"/>
    <w:rsid w:val="0099364D"/>
    <w:rsid w:val="00996BC1"/>
    <w:rsid w:val="009A1437"/>
    <w:rsid w:val="009A418E"/>
    <w:rsid w:val="009A6B81"/>
    <w:rsid w:val="009B1F28"/>
    <w:rsid w:val="009B3590"/>
    <w:rsid w:val="009C0FC3"/>
    <w:rsid w:val="009C1C27"/>
    <w:rsid w:val="009C4E82"/>
    <w:rsid w:val="009C5088"/>
    <w:rsid w:val="009D52AC"/>
    <w:rsid w:val="009D65DF"/>
    <w:rsid w:val="009D7D19"/>
    <w:rsid w:val="009E4C84"/>
    <w:rsid w:val="009E5B8D"/>
    <w:rsid w:val="009E6F05"/>
    <w:rsid w:val="009F2093"/>
    <w:rsid w:val="00A0044E"/>
    <w:rsid w:val="00A01764"/>
    <w:rsid w:val="00A040FE"/>
    <w:rsid w:val="00A0565F"/>
    <w:rsid w:val="00A05AA3"/>
    <w:rsid w:val="00A06A9D"/>
    <w:rsid w:val="00A07523"/>
    <w:rsid w:val="00A13304"/>
    <w:rsid w:val="00A15538"/>
    <w:rsid w:val="00A24504"/>
    <w:rsid w:val="00A30C38"/>
    <w:rsid w:val="00A310D0"/>
    <w:rsid w:val="00A34490"/>
    <w:rsid w:val="00A34BC3"/>
    <w:rsid w:val="00A35180"/>
    <w:rsid w:val="00A355EC"/>
    <w:rsid w:val="00A357E7"/>
    <w:rsid w:val="00A408AD"/>
    <w:rsid w:val="00A4244C"/>
    <w:rsid w:val="00A472B7"/>
    <w:rsid w:val="00A51396"/>
    <w:rsid w:val="00A51D0F"/>
    <w:rsid w:val="00A562BE"/>
    <w:rsid w:val="00A56F63"/>
    <w:rsid w:val="00A61BD0"/>
    <w:rsid w:val="00A629FE"/>
    <w:rsid w:val="00A72B63"/>
    <w:rsid w:val="00A77395"/>
    <w:rsid w:val="00A82210"/>
    <w:rsid w:val="00A85D7B"/>
    <w:rsid w:val="00A86D15"/>
    <w:rsid w:val="00A872B1"/>
    <w:rsid w:val="00A87FEB"/>
    <w:rsid w:val="00A90FE1"/>
    <w:rsid w:val="00A9103C"/>
    <w:rsid w:val="00AA0C9C"/>
    <w:rsid w:val="00AA2370"/>
    <w:rsid w:val="00AA38C3"/>
    <w:rsid w:val="00AA5845"/>
    <w:rsid w:val="00AB52E2"/>
    <w:rsid w:val="00AB78D1"/>
    <w:rsid w:val="00AC0DFC"/>
    <w:rsid w:val="00AC11E3"/>
    <w:rsid w:val="00AC5ADE"/>
    <w:rsid w:val="00AD053A"/>
    <w:rsid w:val="00AD1594"/>
    <w:rsid w:val="00AD2637"/>
    <w:rsid w:val="00AD5572"/>
    <w:rsid w:val="00AD6002"/>
    <w:rsid w:val="00AD6C75"/>
    <w:rsid w:val="00AD760B"/>
    <w:rsid w:val="00AE0ADC"/>
    <w:rsid w:val="00AE0EB3"/>
    <w:rsid w:val="00AE5647"/>
    <w:rsid w:val="00AE73FB"/>
    <w:rsid w:val="00AF64DC"/>
    <w:rsid w:val="00B03933"/>
    <w:rsid w:val="00B045A3"/>
    <w:rsid w:val="00B05898"/>
    <w:rsid w:val="00B11A47"/>
    <w:rsid w:val="00B122D5"/>
    <w:rsid w:val="00B12C08"/>
    <w:rsid w:val="00B13844"/>
    <w:rsid w:val="00B140A9"/>
    <w:rsid w:val="00B177C9"/>
    <w:rsid w:val="00B21E04"/>
    <w:rsid w:val="00B22C44"/>
    <w:rsid w:val="00B26C34"/>
    <w:rsid w:val="00B27506"/>
    <w:rsid w:val="00B33289"/>
    <w:rsid w:val="00B3329B"/>
    <w:rsid w:val="00B3617D"/>
    <w:rsid w:val="00B409CD"/>
    <w:rsid w:val="00B42B08"/>
    <w:rsid w:val="00B4423A"/>
    <w:rsid w:val="00B4603F"/>
    <w:rsid w:val="00B62591"/>
    <w:rsid w:val="00B64508"/>
    <w:rsid w:val="00B706DC"/>
    <w:rsid w:val="00B71E46"/>
    <w:rsid w:val="00B7682D"/>
    <w:rsid w:val="00B826D9"/>
    <w:rsid w:val="00B83808"/>
    <w:rsid w:val="00B86465"/>
    <w:rsid w:val="00B922A7"/>
    <w:rsid w:val="00B92B02"/>
    <w:rsid w:val="00B92D38"/>
    <w:rsid w:val="00B937ED"/>
    <w:rsid w:val="00B94C09"/>
    <w:rsid w:val="00BA048E"/>
    <w:rsid w:val="00BA2ABC"/>
    <w:rsid w:val="00BA31DD"/>
    <w:rsid w:val="00BA3EBE"/>
    <w:rsid w:val="00BA7744"/>
    <w:rsid w:val="00BB0FD4"/>
    <w:rsid w:val="00BB5567"/>
    <w:rsid w:val="00BB7061"/>
    <w:rsid w:val="00BB7E16"/>
    <w:rsid w:val="00BC0609"/>
    <w:rsid w:val="00BC2C97"/>
    <w:rsid w:val="00BC357D"/>
    <w:rsid w:val="00BC4BB7"/>
    <w:rsid w:val="00BD1C11"/>
    <w:rsid w:val="00BD2D45"/>
    <w:rsid w:val="00BD3DE9"/>
    <w:rsid w:val="00BD5C42"/>
    <w:rsid w:val="00BD6CFE"/>
    <w:rsid w:val="00BD74C9"/>
    <w:rsid w:val="00BD789A"/>
    <w:rsid w:val="00BE47BE"/>
    <w:rsid w:val="00BE4A65"/>
    <w:rsid w:val="00BE58AE"/>
    <w:rsid w:val="00BE6AC5"/>
    <w:rsid w:val="00BE74CC"/>
    <w:rsid w:val="00BE7838"/>
    <w:rsid w:val="00BF000B"/>
    <w:rsid w:val="00BF31F0"/>
    <w:rsid w:val="00BF40BB"/>
    <w:rsid w:val="00BF7A5A"/>
    <w:rsid w:val="00C02F5F"/>
    <w:rsid w:val="00C02FA1"/>
    <w:rsid w:val="00C04545"/>
    <w:rsid w:val="00C04D8B"/>
    <w:rsid w:val="00C04DAF"/>
    <w:rsid w:val="00C05192"/>
    <w:rsid w:val="00C06B4A"/>
    <w:rsid w:val="00C06C78"/>
    <w:rsid w:val="00C13227"/>
    <w:rsid w:val="00C21C19"/>
    <w:rsid w:val="00C228FE"/>
    <w:rsid w:val="00C26097"/>
    <w:rsid w:val="00C2677C"/>
    <w:rsid w:val="00C32CE6"/>
    <w:rsid w:val="00C33048"/>
    <w:rsid w:val="00C432FB"/>
    <w:rsid w:val="00C442D1"/>
    <w:rsid w:val="00C45579"/>
    <w:rsid w:val="00C45D07"/>
    <w:rsid w:val="00C503DD"/>
    <w:rsid w:val="00C51F64"/>
    <w:rsid w:val="00C56294"/>
    <w:rsid w:val="00C61675"/>
    <w:rsid w:val="00C72BD2"/>
    <w:rsid w:val="00C80837"/>
    <w:rsid w:val="00C87E1B"/>
    <w:rsid w:val="00C92A90"/>
    <w:rsid w:val="00C93BA9"/>
    <w:rsid w:val="00CA2869"/>
    <w:rsid w:val="00CA5F9F"/>
    <w:rsid w:val="00CB0A41"/>
    <w:rsid w:val="00CB4127"/>
    <w:rsid w:val="00CB563B"/>
    <w:rsid w:val="00CC1612"/>
    <w:rsid w:val="00CC3419"/>
    <w:rsid w:val="00CC3C15"/>
    <w:rsid w:val="00CD173D"/>
    <w:rsid w:val="00CD3843"/>
    <w:rsid w:val="00CE3BE0"/>
    <w:rsid w:val="00CE68CB"/>
    <w:rsid w:val="00CE73BE"/>
    <w:rsid w:val="00CF1D04"/>
    <w:rsid w:val="00CF51EA"/>
    <w:rsid w:val="00CF64CB"/>
    <w:rsid w:val="00CF7A48"/>
    <w:rsid w:val="00D007FE"/>
    <w:rsid w:val="00D03A63"/>
    <w:rsid w:val="00D03D92"/>
    <w:rsid w:val="00D04AF9"/>
    <w:rsid w:val="00D05ACF"/>
    <w:rsid w:val="00D06EFC"/>
    <w:rsid w:val="00D07C59"/>
    <w:rsid w:val="00D07FF1"/>
    <w:rsid w:val="00D13273"/>
    <w:rsid w:val="00D13322"/>
    <w:rsid w:val="00D22AA0"/>
    <w:rsid w:val="00D24CA7"/>
    <w:rsid w:val="00D30652"/>
    <w:rsid w:val="00D308CA"/>
    <w:rsid w:val="00D3227F"/>
    <w:rsid w:val="00D34041"/>
    <w:rsid w:val="00D34BCA"/>
    <w:rsid w:val="00D34BDD"/>
    <w:rsid w:val="00D41017"/>
    <w:rsid w:val="00D4470A"/>
    <w:rsid w:val="00D46E12"/>
    <w:rsid w:val="00D56676"/>
    <w:rsid w:val="00D60FF2"/>
    <w:rsid w:val="00D63435"/>
    <w:rsid w:val="00D64191"/>
    <w:rsid w:val="00D6637F"/>
    <w:rsid w:val="00D678EE"/>
    <w:rsid w:val="00D72B0C"/>
    <w:rsid w:val="00D83ADD"/>
    <w:rsid w:val="00D906C5"/>
    <w:rsid w:val="00D9327F"/>
    <w:rsid w:val="00D93961"/>
    <w:rsid w:val="00DA183C"/>
    <w:rsid w:val="00DA5F47"/>
    <w:rsid w:val="00DC44BA"/>
    <w:rsid w:val="00DC62A1"/>
    <w:rsid w:val="00DC6BBE"/>
    <w:rsid w:val="00DC6C2F"/>
    <w:rsid w:val="00DD3D3B"/>
    <w:rsid w:val="00DD5CFE"/>
    <w:rsid w:val="00DD6797"/>
    <w:rsid w:val="00DE166A"/>
    <w:rsid w:val="00DE22F2"/>
    <w:rsid w:val="00DE69E9"/>
    <w:rsid w:val="00DE7CF1"/>
    <w:rsid w:val="00DE7EEB"/>
    <w:rsid w:val="00DF0F1B"/>
    <w:rsid w:val="00DF1BDB"/>
    <w:rsid w:val="00DF3C76"/>
    <w:rsid w:val="00DF5C28"/>
    <w:rsid w:val="00E0395A"/>
    <w:rsid w:val="00E03EED"/>
    <w:rsid w:val="00E04174"/>
    <w:rsid w:val="00E0682C"/>
    <w:rsid w:val="00E07CB1"/>
    <w:rsid w:val="00E104FF"/>
    <w:rsid w:val="00E10BBD"/>
    <w:rsid w:val="00E179E0"/>
    <w:rsid w:val="00E22BA2"/>
    <w:rsid w:val="00E22E60"/>
    <w:rsid w:val="00E26183"/>
    <w:rsid w:val="00E2625E"/>
    <w:rsid w:val="00E275CF"/>
    <w:rsid w:val="00E32798"/>
    <w:rsid w:val="00E34A5F"/>
    <w:rsid w:val="00E365E1"/>
    <w:rsid w:val="00E4124E"/>
    <w:rsid w:val="00E50CF1"/>
    <w:rsid w:val="00E52AFB"/>
    <w:rsid w:val="00E6202F"/>
    <w:rsid w:val="00E642C7"/>
    <w:rsid w:val="00E65790"/>
    <w:rsid w:val="00E7100B"/>
    <w:rsid w:val="00E7145E"/>
    <w:rsid w:val="00E71647"/>
    <w:rsid w:val="00E73451"/>
    <w:rsid w:val="00E73CD2"/>
    <w:rsid w:val="00E73EFA"/>
    <w:rsid w:val="00E7475B"/>
    <w:rsid w:val="00E76427"/>
    <w:rsid w:val="00E82F0F"/>
    <w:rsid w:val="00E83BC9"/>
    <w:rsid w:val="00E91FDA"/>
    <w:rsid w:val="00E9566E"/>
    <w:rsid w:val="00E95CF0"/>
    <w:rsid w:val="00E9665A"/>
    <w:rsid w:val="00EB4D66"/>
    <w:rsid w:val="00EB57E6"/>
    <w:rsid w:val="00EB74F4"/>
    <w:rsid w:val="00EB79C9"/>
    <w:rsid w:val="00EB7B7A"/>
    <w:rsid w:val="00EC45F7"/>
    <w:rsid w:val="00ED45D7"/>
    <w:rsid w:val="00EE04BA"/>
    <w:rsid w:val="00EE1D29"/>
    <w:rsid w:val="00EE31B8"/>
    <w:rsid w:val="00EE6A2D"/>
    <w:rsid w:val="00EE6D66"/>
    <w:rsid w:val="00EF0BC3"/>
    <w:rsid w:val="00EF147F"/>
    <w:rsid w:val="00EF4913"/>
    <w:rsid w:val="00EF76F9"/>
    <w:rsid w:val="00EF7BE0"/>
    <w:rsid w:val="00F0051C"/>
    <w:rsid w:val="00F0158D"/>
    <w:rsid w:val="00F033C6"/>
    <w:rsid w:val="00F0647D"/>
    <w:rsid w:val="00F06B33"/>
    <w:rsid w:val="00F07420"/>
    <w:rsid w:val="00F105DA"/>
    <w:rsid w:val="00F14255"/>
    <w:rsid w:val="00F20E9E"/>
    <w:rsid w:val="00F24D21"/>
    <w:rsid w:val="00F31371"/>
    <w:rsid w:val="00F33672"/>
    <w:rsid w:val="00F3419B"/>
    <w:rsid w:val="00F3483F"/>
    <w:rsid w:val="00F35CBB"/>
    <w:rsid w:val="00F41071"/>
    <w:rsid w:val="00F444EB"/>
    <w:rsid w:val="00F473B7"/>
    <w:rsid w:val="00F476C3"/>
    <w:rsid w:val="00F62F5D"/>
    <w:rsid w:val="00F6590A"/>
    <w:rsid w:val="00F701DD"/>
    <w:rsid w:val="00F70AB2"/>
    <w:rsid w:val="00F71FAF"/>
    <w:rsid w:val="00F7344B"/>
    <w:rsid w:val="00F736AA"/>
    <w:rsid w:val="00F73BE7"/>
    <w:rsid w:val="00F75D89"/>
    <w:rsid w:val="00F760E6"/>
    <w:rsid w:val="00F77AC3"/>
    <w:rsid w:val="00F82458"/>
    <w:rsid w:val="00F87322"/>
    <w:rsid w:val="00F908F3"/>
    <w:rsid w:val="00F911EE"/>
    <w:rsid w:val="00F92649"/>
    <w:rsid w:val="00F946B4"/>
    <w:rsid w:val="00F94D14"/>
    <w:rsid w:val="00F954A2"/>
    <w:rsid w:val="00FA0B48"/>
    <w:rsid w:val="00FA2AC7"/>
    <w:rsid w:val="00FA6AE8"/>
    <w:rsid w:val="00FA6E9A"/>
    <w:rsid w:val="00FB1D4B"/>
    <w:rsid w:val="00FB7F84"/>
    <w:rsid w:val="00FC188D"/>
    <w:rsid w:val="00FC2A37"/>
    <w:rsid w:val="00FC3E90"/>
    <w:rsid w:val="00FC3EB0"/>
    <w:rsid w:val="00FC3F94"/>
    <w:rsid w:val="00FC40FA"/>
    <w:rsid w:val="00FD00F0"/>
    <w:rsid w:val="00FD3768"/>
    <w:rsid w:val="00FD5C67"/>
    <w:rsid w:val="00FE1A33"/>
    <w:rsid w:val="00FF04D5"/>
    <w:rsid w:val="00FF30DD"/>
    <w:rsid w:val="00FF3DE4"/>
    <w:rsid w:val="00FF45A0"/>
    <w:rsid w:val="00FF62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4"/>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4"/>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linguateca.pt/Floresta/" TargetMode="External"/><Relationship Id="rId3" Type="http://schemas.openxmlformats.org/officeDocument/2006/relationships/hyperlink" Target="https://scikit-learn.org" TargetMode="External"/><Relationship Id="rId7" Type="http://schemas.openxmlformats.org/officeDocument/2006/relationships/hyperlink" Target="https://docs.python.org/3.7/library/pickle.html" TargetMode="External"/><Relationship Id="rId2" Type="http://schemas.openxmlformats.org/officeDocument/2006/relationships/hyperlink" Target="https://www.jetbrains.com/pycharm/" TargetMode="External"/><Relationship Id="rId1" Type="http://schemas.openxmlformats.org/officeDocument/2006/relationships/hyperlink" Target="https://www.nltk.org/api/nltk.html?highlight=witten" TargetMode="External"/><Relationship Id="rId6" Type="http://schemas.openxmlformats.org/officeDocument/2006/relationships/hyperlink" Target="https://www.nltk.org/api/nltk.html?highlight=witten" TargetMode="External"/><Relationship Id="rId5" Type="http://schemas.openxmlformats.org/officeDocument/2006/relationships/hyperlink" Target="https://docs.python.org/3.7/library/argparse.html" TargetMode="External"/><Relationship Id="rId4" Type="http://schemas.openxmlformats.org/officeDocument/2006/relationships/hyperlink" Target="https://matplotlib.org/" TargetMode="External"/><Relationship Id="rId9" Type="http://schemas.openxmlformats.org/officeDocument/2006/relationships/hyperlink" Target="http://korpus.uib.no/icame/manuals/BROWN/INDEX.HTM#bc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6</Pages>
  <Words>3997</Words>
  <Characters>2278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941</cp:revision>
  <cp:lastPrinted>2020-03-10T20:40:00Z</cp:lastPrinted>
  <dcterms:created xsi:type="dcterms:W3CDTF">2020-03-08T10:02:00Z</dcterms:created>
  <dcterms:modified xsi:type="dcterms:W3CDTF">2020-03-1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